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5A09B667"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r w:rsidR="002542E3">
        <w:t>Spekboom</w:t>
      </w:r>
      <w:r w:rsidR="000B6046">
        <w:t xml:space="preserve"> mapping</w:t>
      </w:r>
      <w:r w:rsidRPr="005504CA">
        <w:t xml:space="preserve"> </w:t>
      </w:r>
      <w:r w:rsidR="001F7CBB">
        <w:t xml:space="preserve">at a regional scale </w:t>
      </w:r>
      <w:r w:rsidRPr="005504CA">
        <w:t xml:space="preserve">a challenging problem.  </w:t>
      </w:r>
      <w:r w:rsidR="009B18ED">
        <w:t xml:space="preserve">In this </w:t>
      </w:r>
      <w:r w:rsidR="002542E3">
        <w:t>article,</w:t>
      </w:r>
      <w:r w:rsidR="009B18ED">
        <w:t xml:space="preserv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r w:rsidR="00870771">
        <w:t xml:space="preserve">homogenised </w:t>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labelled </w:t>
      </w:r>
      <w:r w:rsidR="00675B4F">
        <w:t>pixel data</w:t>
      </w:r>
      <w:r>
        <w:t xml:space="preserve"> and canopy cover ground truth 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r w:rsidR="007076DE">
        <w:t>in situ canopy cover data</w:t>
      </w:r>
      <w:r w:rsidRPr="005504CA">
        <w:t xml:space="preserve">.  </w:t>
      </w:r>
      <w:r>
        <w:t>It produced a</w:t>
      </w:r>
      <w:r w:rsidRPr="005504CA">
        <w:t xml:space="preserve"> mean absolute canopy cover error of 5.85% with a standard deviation of 4.65%.  </w:t>
      </w:r>
    </w:p>
    <w:p w14:paraId="01C28C15" w14:textId="747ABC1D"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sation</w:t>
      </w:r>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w:t>
      </w:r>
      <w:bookmarkStart w:id="1" w:name="_GoBack"/>
      <w:bookmarkEnd w:id="1"/>
      <w:r>
        <w:t>uction</w:t>
      </w:r>
    </w:p>
    <w:p w14:paraId="576DC812" w14:textId="046B60EA"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7D3D6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7D3D6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1D8E1DCB" w14:textId="29D6E1BD" w:rsidR="00D61588" w:rsidRDefault="008F0206" w:rsidP="00D61588">
      <w:pPr>
        <w:pStyle w:val="1TeksCharChar"/>
      </w:pPr>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626994">
        <w:t xml:space="preserve">for an </w:t>
      </w:r>
      <w:r w:rsidR="00D61588">
        <w:t xml:space="preserve">arid region </w:t>
      </w:r>
      <w:r w:rsidR="00626994">
        <w:t xml:space="preserve">plant </w:t>
      </w:r>
      <w:r w:rsidR="00D61588">
        <w:fldChar w:fldCharType="begin" w:fldLock="1"/>
      </w:r>
      <w:r w:rsidR="007D3D6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7D3D69">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r w:rsidR="00B3692E">
        <w:t>Spekboom cuttings</w:t>
      </w:r>
      <w:r w:rsidR="00B3692E" w:rsidRPr="00B3692E">
        <w:t xml:space="preserve"> </w:t>
      </w:r>
      <w:r w:rsidR="00925D5C">
        <w:fldChar w:fldCharType="begin" w:fldLock="1"/>
      </w:r>
      <w:r w:rsidR="007D3D6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r w:rsidR="0084644E" w:rsidRPr="0084644E">
        <w:t>Spekboom</w:t>
      </w:r>
      <w:r w:rsidR="00D91A4E">
        <w:t xml:space="preserve"> acts as a nurse plant and facilitates the creation of a favourable environment </w:t>
      </w:r>
      <w:r w:rsidR="00D61588">
        <w:t xml:space="preserve">for </w:t>
      </w:r>
      <w:r w:rsidR="00D91A4E">
        <w:t xml:space="preserve">the </w:t>
      </w:r>
      <w:r w:rsidR="00B3692E">
        <w:t>spontaneous recruitment of other plants</w:t>
      </w:r>
      <w:r w:rsidR="00D61588">
        <w:t xml:space="preserve"> </w:t>
      </w:r>
      <w:r w:rsidR="00D61588">
        <w:fldChar w:fldCharType="begin" w:fldLock="1"/>
      </w:r>
      <w:r w:rsidR="007D3D6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p>
    <w:p w14:paraId="7019AFF0" w14:textId="77777777" w:rsidR="00D61588" w:rsidRDefault="00D61588" w:rsidP="00D61588">
      <w:pPr>
        <w:pStyle w:val="1TeksCharChar"/>
      </w:pPr>
    </w:p>
    <w:p w14:paraId="247F770F" w14:textId="37E7385B"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 xml:space="preserve">The impracticality of manual field mapping </w:t>
      </w:r>
      <w:r w:rsidR="003768C7">
        <w:lastRenderedPageBreak/>
        <w:t>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7D3D69">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Powell 2009)", "plainTextFormattedCitation" : "(Powell 2009)", "previouslyFormattedCitation" : "(Powell 2009)" }, "properties" : {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r w:rsidR="0060746A" w:rsidDel="0060746A">
        <w:t xml:space="preserve"> </w:t>
      </w:r>
    </w:p>
    <w:p w14:paraId="49075171" w14:textId="77777777" w:rsidR="00D61588" w:rsidRDefault="00D61588" w:rsidP="00D61588">
      <w:pPr>
        <w:pStyle w:val="1TeksCharChar"/>
      </w:pPr>
    </w:p>
    <w:p w14:paraId="38CC3178" w14:textId="5D4B707F" w:rsidR="00D61588" w:rsidRDefault="00D61588" w:rsidP="00D61588">
      <w:pPr>
        <w:pStyle w:val="1TeksCharChar"/>
      </w:pPr>
      <w:r>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 xml:space="preserve">in the Little Karoo.  A 1:50000 vegetation map developed by </w:t>
      </w:r>
      <w:r>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r w:rsidR="00D91A4E">
        <w:t xml:space="preserve">A coarse three level </w:t>
      </w:r>
      <w:r>
        <w:t xml:space="preserve">degradation </w:t>
      </w:r>
      <w:r w:rsidR="00D91A4E">
        <w:t xml:space="preserve">classification </w:t>
      </w:r>
      <w:r>
        <w:t xml:space="preserve">of Subtropical Thicket </w:t>
      </w:r>
      <w:r w:rsidR="00D91A4E">
        <w:t xml:space="preserve">was </w:t>
      </w:r>
      <w:r>
        <w:t xml:space="preserve">derived by thresholding </w:t>
      </w:r>
      <w:r w:rsidR="00672EE4">
        <w:t xml:space="preserve">250m resolution </w:t>
      </w:r>
      <w:r>
        <w:t xml:space="preserve">MODIS NDVI data.  The study was successful at estimating </w:t>
      </w:r>
      <w:r w:rsidR="00D91A4E">
        <w:t xml:space="preserve">three </w:t>
      </w:r>
      <w:r>
        <w:t>degradation levels</w:t>
      </w:r>
      <w:r w:rsidR="00D91A4E">
        <w:t xml:space="preserve"> (intact, moderate and severe)</w:t>
      </w:r>
      <w:r>
        <w:t xml:space="preserve"> of </w:t>
      </w:r>
      <w:r w:rsidR="0084644E" w:rsidRPr="0084644E">
        <w:t>Spekboom</w:t>
      </w:r>
      <w:r>
        <w:t xml:space="preserve"> thicket</w:t>
      </w:r>
      <w:r w:rsidR="00466499">
        <w:t xml:space="preserve"> at the 250m MODIS resolution</w:t>
      </w:r>
      <w:r>
        <w:t xml:space="preserve">.  </w:t>
      </w:r>
      <w:r w:rsidR="00D91A4E">
        <w:t xml:space="preserve"> </w:t>
      </w:r>
    </w:p>
    <w:p w14:paraId="69A297DE" w14:textId="360826B6" w:rsidR="006B0D71" w:rsidRDefault="006B0D71" w:rsidP="00D61588">
      <w:pPr>
        <w:pStyle w:val="1TeksCharChar"/>
      </w:pPr>
    </w:p>
    <w:p w14:paraId="559EF4F9" w14:textId="6163DE0D" w:rsidR="00B439B1" w:rsidRDefault="00B439B1" w:rsidP="00B439B1">
      <w:pPr>
        <w:pStyle w:val="1TeksCharChar"/>
      </w:pPr>
      <w:r>
        <w:t xml:space="preserve">Currently, there is an initiative to involve private land-owners in </w:t>
      </w:r>
      <w:r w:rsidR="00341A97">
        <w:t xml:space="preserve">Subtropical Thicket </w:t>
      </w:r>
      <w:r>
        <w:t xml:space="preserve">restoration in order to broaden its impact </w:t>
      </w:r>
      <w:r>
        <w:fldChar w:fldCharType="begin" w:fldLock="1"/>
      </w:r>
      <w:r w:rsidR="007D3D69">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r w:rsidR="007E12F1">
        <w:t xml:space="preserve">Spekboom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t>stand</w:t>
      </w:r>
      <w:r w:rsidR="007E12F1">
        <w:t>s</w:t>
      </w:r>
      <w:r>
        <w:t xml:space="preserve">.  High spatial resolution imagery is also necessary to facilitate discrimination of small Spekboom clumps from the complex and varying mosaic vegetation in which it occurs.  </w:t>
      </w:r>
      <w:r w:rsidR="006C2A76">
        <w:rPr>
          <w:lang w:val="en-ZA" w:eastAsia="en-ZA"/>
        </w:rPr>
        <w:t xml:space="preserve"> </w:t>
      </w:r>
      <w:r>
        <w:t xml:space="preserve">To achieve sufficient accuracy for carbon storage estimations, it </w:t>
      </w:r>
      <w:r w:rsidR="0031512B">
        <w:t>is</w:t>
      </w:r>
      <w:r>
        <w:t xml:space="preserve"> necessary to estimate canopy cover in finer detail than the three levels of degradation </w:t>
      </w:r>
      <w:r w:rsidR="009F5E97">
        <w:t>and</w:t>
      </w:r>
      <w:r w:rsidR="00802278">
        <w:t xml:space="preserve"> </w:t>
      </w:r>
      <w:r w:rsidR="009F5E97">
        <w:t xml:space="preserve">250m resolution </w:t>
      </w:r>
      <w:r>
        <w:t xml:space="preserve">used in </w:t>
      </w:r>
      <w:r>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p>
    <w:p w14:paraId="7702B965" w14:textId="77777777" w:rsidR="00B439B1" w:rsidRDefault="00B439B1" w:rsidP="00D61588">
      <w:pPr>
        <w:pStyle w:val="1TeksCharChar"/>
      </w:pPr>
    </w:p>
    <w:p w14:paraId="2B49BD79" w14:textId="15202D33" w:rsidR="0014609F" w:rsidRDefault="000B7998" w:rsidP="00046186">
      <w:pPr>
        <w:spacing w:line="360" w:lineRule="auto"/>
        <w:jc w:val="both"/>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r w:rsidR="00466499" w:rsidRPr="00466499">
        <w:t xml:space="preserve"> </w:t>
      </w:r>
      <w:r w:rsidR="00466499">
        <w:t xml:space="preserve">Object 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 </w:t>
      </w:r>
      <w:r w:rsidR="00466499">
        <w:fldChar w:fldCharType="begin" w:fldLock="1"/>
      </w:r>
      <w:r w:rsidR="007D3D69">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 "schema" : "https://github.com/citation-style-language/schema/raw/master/csl-citation.json" }</w:instrText>
      </w:r>
      <w:r w:rsidR="00466499">
        <w:fldChar w:fldCharType="separate"/>
      </w:r>
      <w:r w:rsidR="00DF6845" w:rsidRPr="00DF6845">
        <w:rPr>
          <w:noProof/>
        </w:rPr>
        <w:t>(Kollár, Vekerdy, and Márkus 2013; Ouyang et al. 2011; Ghosh and Joshi 2014)</w:t>
      </w:r>
      <w:r w:rsidR="00466499">
        <w:fldChar w:fldCharType="end"/>
      </w:r>
      <w:r w:rsidR="00466499">
        <w:t xml:space="preserve">.  These approaches are often favoured for VHR imagery </w:t>
      </w:r>
      <w:r w:rsidR="00466499">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 "schema" : "https://github.com/citation-style-language/schema/raw/master/csl-citation.json" }</w:instrText>
      </w:r>
      <w:r w:rsidR="00466499">
        <w:fldChar w:fldCharType="separate"/>
      </w:r>
      <w:r w:rsidR="00DF6845" w:rsidRPr="00DF6845">
        <w:rPr>
          <w:noProof/>
        </w:rPr>
        <w:t>(Basu et al. 2015; Ghosh and Joshi 2014; Johansen et al. 2007; Kollár, Vekerdy, and Márkus 2013; Mustafa and Habeeb 2014; Ouyang et al. 2011)</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7D3D69">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 "schema" : "https://github.com/citation-style-language/schema/raw/master/csl-citation.json" }</w:instrText>
      </w:r>
      <w:r w:rsidR="00466499">
        <w:fldChar w:fldCharType="separate"/>
      </w:r>
      <w:r w:rsidR="00DF6845" w:rsidRPr="00DF6845">
        <w:rPr>
          <w:noProof/>
        </w:rPr>
        <w:t>(Ouyang et al. 2011; Ghosh and Joshi 2014)</w:t>
      </w:r>
      <w:r w:rsidR="00466499">
        <w:fldChar w:fldCharType="end"/>
      </w:r>
      <w:r w:rsidR="00466499">
        <w:t xml:space="preserve">.  The </w:t>
      </w:r>
      <w:r w:rsidR="00466499">
        <w:lastRenderedPageBreak/>
        <w:t xml:space="preserve">segmentation problem is however recognised as being poorly posed, requiring manual adjustment of parameters and being difficult to solve robustly </w:t>
      </w:r>
      <w:r w:rsidR="00466499">
        <w:fldChar w:fldCharType="begin" w:fldLock="1"/>
      </w:r>
      <w:r w:rsidR="007D3D69">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 "schema" : "https://github.com/citation-style-language/schema/raw/master/csl-citation.json" }</w:instrText>
      </w:r>
      <w:r w:rsidR="00466499">
        <w:fldChar w:fldCharType="separate"/>
      </w:r>
      <w:r w:rsidR="00DF6845" w:rsidRPr="00DF6845">
        <w:rPr>
          <w:noProof/>
        </w:rPr>
        <w:t>(Baraldi et al. 2010)</w:t>
      </w:r>
      <w:r w:rsidR="00466499">
        <w:fldChar w:fldCharType="end"/>
      </w:r>
      <w:r w:rsidR="00466499">
        <w:t xml:space="preserve">.  </w:t>
      </w:r>
      <w:r w:rsidR="00084E58">
        <w:t xml:space="preserve">Per pixel classification </w:t>
      </w:r>
      <w:r w:rsidR="009F5E97">
        <w:t xml:space="preserve">provided </w:t>
      </w:r>
      <w:r w:rsidR="00084E58">
        <w:t xml:space="preserve">good and useful mapping accuracy in a number of studies </w:t>
      </w:r>
      <w:r w:rsidR="00084E58">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r w:rsidR="00CE146A">
        <w:t>, not requiring user specification of algorithm and associated parameters.</w:t>
      </w:r>
      <w:r w:rsidR="00F941FB">
        <w:t xml:space="preserve"> </w:t>
      </w:r>
    </w:p>
    <w:p w14:paraId="04074E75" w14:textId="77777777" w:rsidR="007C0DCA" w:rsidRDefault="007C0DCA" w:rsidP="00D61588">
      <w:pPr>
        <w:pStyle w:val="1TeksCharChar"/>
      </w:pPr>
    </w:p>
    <w:p w14:paraId="7F3C965B" w14:textId="6615E3A4" w:rsidR="0014609F" w:rsidRDefault="003969AF" w:rsidP="00FC29D9">
      <w:pPr>
        <w:pStyle w:val="1TeksCharChar"/>
      </w:pPr>
      <w:r>
        <w:t>A variety of supervised approaches are used for classif</w:t>
      </w:r>
      <w:r w:rsidR="00802278">
        <w:t>ying</w:t>
      </w:r>
      <w:r>
        <w:t xml:space="preserve"> features derived from VHR imagery.  Some authors found the Bayes normal (maximum likelihood (ML)) classifier to adequately model their class distributions </w:t>
      </w:r>
      <w:r>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r w:rsidR="005762CF">
        <w:t>A</w:t>
      </w:r>
      <w:r>
        <w:t xml:space="preserve">lgorithms implemented in the eCognition software package </w:t>
      </w:r>
      <w:r>
        <w:fldChar w:fldCharType="begin" w:fldLock="1"/>
      </w:r>
      <w:r w:rsidR="007D3D69">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 "schema" : "https://github.com/citation-style-language/schema/raw/master/csl-citation.json" }</w:instrText>
      </w:r>
      <w:r>
        <w:fldChar w:fldCharType="separate"/>
      </w:r>
      <w:r w:rsidR="00DF6845" w:rsidRPr="00DF6845">
        <w:rPr>
          <w:noProof/>
        </w:rPr>
        <w:t>(Trimble 2016)</w:t>
      </w:r>
      <w:r>
        <w:fldChar w:fldCharType="end"/>
      </w:r>
      <w:r w:rsidR="00FC29D9">
        <w:t>, such as the fuzzy and hierarchical approaches,</w:t>
      </w:r>
      <w:r>
        <w:t xml:space="preserve"> are also frequently used for VHR image classification </w:t>
      </w:r>
      <w:r>
        <w:fldChar w:fldCharType="begin" w:fldLock="1"/>
      </w:r>
      <w:r w:rsidR="007D3D69">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29DE4931" w:rsidR="007E44BA" w:rsidRDefault="00012564" w:rsidP="00D61588">
      <w:pPr>
        <w:pStyle w:val="1TeksCharChar"/>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r>
        <w:fldChar w:fldCharType="end"/>
      </w:r>
      <w:r>
        <w:t>.   For finite training samples, increasing the features beyond a certain point results in overtraining and a decrease in the classifier</w:t>
      </w:r>
      <w:r w:rsidR="00240F94">
        <w:t>’s</w:t>
      </w:r>
      <w:r>
        <w:t xml:space="preserve"> </w:t>
      </w:r>
      <w:r w:rsidR="00240F94">
        <w:t>ability to generalise</w:t>
      </w:r>
      <w:r>
        <w:t xml:space="preserve">.  This “peaking phenomenon”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 and Mao 2000)</w:t>
      </w:r>
      <w:r>
        <w:fldChar w:fldCharType="end"/>
      </w:r>
      <w:r>
        <w:t xml:space="preserve"> makes it necessary to </w:t>
      </w:r>
      <w:r w:rsidR="00556491">
        <w:t xml:space="preserve">apply feature selection to </w:t>
      </w:r>
      <w:r>
        <w:t xml:space="preserve">reduce the size of the feature set to a salient minimum in order to achieve an accurate </w:t>
      </w:r>
      <w:r w:rsidR="00046186">
        <w:t>classification</w:t>
      </w:r>
      <w:r>
        <w:t xml:space="preserve">.  </w:t>
      </w:r>
      <w:r w:rsidR="00806B6C">
        <w:t>Feature selection by r</w:t>
      </w:r>
      <w:r w:rsidR="00864485">
        <w:t>anking</w:t>
      </w:r>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r w:rsidR="00806B6C">
        <w:t xml:space="preserve">frequently </w:t>
      </w:r>
      <w:r w:rsidR="000B7998">
        <w:t>used</w:t>
      </w:r>
      <w:r w:rsidR="0014609F">
        <w:t xml:space="preserve"> </w:t>
      </w:r>
      <w:r w:rsidR="0014609F">
        <w:fldChar w:fldCharType="begin" w:fldLock="1"/>
      </w:r>
      <w:r w:rsidR="007D3D6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7D3D69">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xml:space="preserve">.  Of the reviewed studies, </w:t>
      </w:r>
      <w:r w:rsidR="00046186">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 "schema" : "https://github.com/citation-style-language/schema/raw/master/csl-citation.json" }</w:instrText>
      </w:r>
      <w:r w:rsidR="00046186">
        <w:fldChar w:fldCharType="separate"/>
      </w:r>
      <w:r w:rsidR="00046186" w:rsidRPr="0014609F">
        <w:rPr>
          <w:noProof/>
        </w:rPr>
        <w:t xml:space="preserve">Ghosh and Joshi </w:t>
      </w:r>
      <w:r w:rsidR="00046186">
        <w:rPr>
          <w:noProof/>
        </w:rPr>
        <w:t>(</w:t>
      </w:r>
      <w:r w:rsidR="00046186" w:rsidRPr="0014609F">
        <w:rPr>
          <w:noProof/>
        </w:rPr>
        <w:t>2014)</w:t>
      </w:r>
      <w:r w:rsidR="00046186">
        <w:fldChar w:fldCharType="end"/>
      </w:r>
      <w:r w:rsidR="00E7054D">
        <w:t>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D61588">
      <w:pPr>
        <w:pStyle w:val="1TeksCharChar"/>
      </w:pPr>
    </w:p>
    <w:p w14:paraId="3EA8C581" w14:textId="408F4D65"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 "schema" : "https://github.com/citation-style-language/schema/raw/master/csl-citation.json" }</w:instrText>
      </w:r>
      <w:r w:rsidR="009A6874">
        <w:fldChar w:fldCharType="separate"/>
      </w:r>
      <w:r w:rsidR="00DF6845" w:rsidRPr="00DF6845">
        <w:rPr>
          <w:noProof/>
        </w:rPr>
        <w:t xml:space="preserve">(Boyden et al. 2007; Ghosh and Joshi 2014; Johansen et al. </w:t>
      </w:r>
      <w:r w:rsidR="00DF6845" w:rsidRPr="00DF6845">
        <w:rPr>
          <w:noProof/>
        </w:rPr>
        <w:lastRenderedPageBreak/>
        <w:t>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7D3D69">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7D3D69">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44C1D66E" w:rsidR="00002830" w:rsidRDefault="003A25E0" w:rsidP="003A25E0">
      <w:pPr>
        <w:pStyle w:val="1TeksCharChar"/>
      </w:pPr>
      <w:r>
        <w:t xml:space="preserve">In this paper, we present a method for mapping </w:t>
      </w:r>
      <w:r w:rsidRPr="0084644E">
        <w:t>Spekboom</w:t>
      </w:r>
      <w:r>
        <w:t xml:space="preserve"> canopy cover at a spatial resolution of 0.5m.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 xml:space="preserve">homogenis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r w:rsidR="009954EA">
        <w:t xml:space="preserve">This not only allowed for the application of a single classification algorithm on 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5C5BB2" w:rsidDel="005C5BB2">
        <w:t xml:space="preserve"> </w:t>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7546DDAF" w:rsidR="00D61588" w:rsidRDefault="00D61588" w:rsidP="002949C4">
      <w:pPr>
        <w:pStyle w:val="1TeksCharChar"/>
        <w:keepNext/>
        <w:keepLines/>
      </w:pPr>
      <w:r>
        <w:t>The Little Karoo</w:t>
      </w:r>
      <w:r w:rsidR="00E402AB">
        <w:t xml:space="preserve"> </w:t>
      </w:r>
      <w:r>
        <w:t xml:space="preserve">is a semi-arid region of </w:t>
      </w:r>
      <w:r w:rsidR="005C5BB2">
        <w:t xml:space="preserve">high </w:t>
      </w:r>
      <w:r>
        <w:t xml:space="preserve">biodiversity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The Subtropical Thicket biome makes up 35.3% of the 23439 </w:t>
      </w:r>
      <w:r w:rsidR="006D483D">
        <w:t>km</w:t>
      </w:r>
      <w:r w:rsidR="006D483D" w:rsidRPr="007E1405">
        <w:rPr>
          <w:vertAlign w:val="superscript"/>
        </w:rPr>
        <w:t>2</w:t>
      </w:r>
      <w:r w:rsidR="006D483D">
        <w:t xml:space="preserve"> </w:t>
      </w:r>
      <w:r w:rsidR="00E402AB">
        <w:t xml:space="preserve">area </w:t>
      </w:r>
      <w:r w:rsidR="00E402AB">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r w:rsidR="00E402AB">
        <w:t xml:space="preserve">.  A total of 54 habitat types are present, of which ten support </w:t>
      </w:r>
      <w:r w:rsidR="00E402AB" w:rsidRPr="0084644E">
        <w:t>Spekboom</w:t>
      </w:r>
      <w:r w:rsidR="00E402AB">
        <w:t xml:space="preserve"> </w:t>
      </w:r>
      <w:r w:rsidR="007E1405">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7E1405">
        <w:fldChar w:fldCharType="separate"/>
      </w:r>
      <w:r w:rsidR="00DF6845" w:rsidRPr="00DF6845">
        <w:rPr>
          <w:noProof/>
        </w:rPr>
        <w:t>(Vlok, Cowling, and Wolf 2005)</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degraded to some extent</w:t>
      </w:r>
      <w:r w:rsidR="005C5BB2">
        <w:t xml:space="preserve"> </w:t>
      </w:r>
      <w:r w:rsidR="005C5BB2">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 "schema" : "https://github.com/citation-style-language/schema/raw/master/csl-citation.json" }</w:instrText>
      </w:r>
      <w:r w:rsidR="005C5BB2">
        <w:fldChar w:fldCharType="separate"/>
      </w:r>
      <w:r w:rsidR="005C5BB2" w:rsidRPr="005C5BB2">
        <w:rPr>
          <w:noProof/>
        </w:rPr>
        <w:t>(Thompson et al. 2009)</w:t>
      </w:r>
      <w:r w:rsidR="005C5BB2">
        <w:fldChar w:fldCharType="end"/>
      </w:r>
      <w:r w:rsidR="005C5BB2">
        <w:t>.</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nine of the ten habitat types supporting </w:t>
      </w:r>
      <w:r w:rsidR="0084644E" w:rsidRPr="0084644E">
        <w:t>Spekboom</w:t>
      </w:r>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2D1327F5" w:rsidR="00D61588" w:rsidRDefault="00D61588" w:rsidP="00D61588">
      <w:pPr>
        <w:pStyle w:val="Caption"/>
        <w:keepNext/>
        <w:keepLines/>
      </w:pPr>
      <w:bookmarkStart w:id="2" w:name="_Ref392330397"/>
      <w:bookmarkStart w:id="3" w:name="_Ref392330306"/>
      <w:bookmarkStart w:id="4" w:name="_Toc394582255"/>
      <w:bookmarkStart w:id="5"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2"/>
      <w:r>
        <w:t xml:space="preserve">  Little Karoo study area</w:t>
      </w:r>
      <w:bookmarkEnd w:id="3"/>
      <w:bookmarkEnd w:id="4"/>
      <w:bookmarkEnd w:id="5"/>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EC55F6E" w:rsidR="00D61588" w:rsidRDefault="00D61588" w:rsidP="008E7D39">
      <w:pPr>
        <w:pStyle w:val="1TeksCharChar"/>
      </w:pPr>
      <w:r>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430964">
        <w:t>), which</w:t>
      </w:r>
      <w:r>
        <w:t xml:space="preserve"> provides multi-spectral red, green, blue and near-infrared (NIR) bands.  The study area </w:t>
      </w:r>
      <w:r w:rsidR="000130AD">
        <w:t xml:space="preserve">is covered by </w:t>
      </w:r>
      <w:r w:rsidRPr="00A62A08">
        <w:t xml:space="preserve">2228 </w:t>
      </w:r>
      <w:r>
        <w:t xml:space="preserve">images acquired over </w:t>
      </w:r>
      <w:r>
        <w:lastRenderedPageBreak/>
        <w:t xml:space="preserve">multiple days from 22 January to 8 February </w:t>
      </w:r>
      <w:r w:rsidR="00430964">
        <w:t>2010, which</w:t>
      </w:r>
      <w:r w:rsidR="001E688D">
        <w:t xml:space="preserve"> is during the area’s dry season</w:t>
      </w:r>
      <w:r>
        <w:t xml:space="preserve">.  </w:t>
      </w:r>
      <w:r w:rsidR="001E688D" w:rsidRPr="0084644E">
        <w:t>Spekboom</w:t>
      </w:r>
      <w:r w:rsidR="001E688D">
        <w:t xml:space="preserve"> has a characteristic lime green colour and is evergreen.  The dry season imagery helped contrast the evergreen </w:t>
      </w:r>
      <w:r w:rsidR="001E688D" w:rsidRPr="0084644E">
        <w:t>Spekboom</w:t>
      </w:r>
      <w:r w:rsidR="001E688D">
        <w:t xml:space="preserve"> against the comparatively drier background vegetation.  </w:t>
      </w:r>
      <w:r>
        <w:t xml:space="preserve">While the imagery provided by NGI is orthorectified, it has no radiometric corrections applied to it.  The NGI imagery contains variations due to BRDF </w:t>
      </w:r>
      <w:r w:rsidR="009027D6">
        <w:t>and</w:t>
      </w:r>
      <w:r>
        <w:t xml:space="preserve"> atmospheric effects</w:t>
      </w:r>
      <w:r w:rsidR="00430964">
        <w:t>, which</w:t>
      </w:r>
      <w:r>
        <w:t xml:space="preserve"> make it poorly suited to quantitative remote sensing techniques.  </w:t>
      </w:r>
      <w:r w:rsidR="000130AD">
        <w:t xml:space="preserve">The imagery was consequently </w:t>
      </w:r>
      <w:r w:rsidR="005D64BF">
        <w:t xml:space="preserve">radiometrically </w:t>
      </w:r>
      <w:r w:rsidR="00595F50">
        <w:t>homogenised</w:t>
      </w:r>
      <w:r w:rsidR="004F558C">
        <w:t xml:space="preserve"> </w:t>
      </w:r>
      <w:r w:rsidR="000130AD">
        <w:t xml:space="preserve">by applying </w:t>
      </w:r>
      <w:r w:rsidR="005D64BF">
        <w:t xml:space="preserve">a technique for  surface reflectance </w:t>
      </w:r>
      <w:r w:rsidR="00595F50">
        <w:t xml:space="preserve">estimation </w:t>
      </w:r>
      <w:r w:rsidR="005D64BF">
        <w:t>by calibration with satellite data.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13197E56" w:rsidR="00F16830" w:rsidRDefault="00F16830" w:rsidP="00F16830">
      <w:pPr>
        <w:spacing w:line="360" w:lineRule="auto"/>
        <w:jc w:val="both"/>
      </w:pPr>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r w:rsidR="005C22B9">
        <w:t xml:space="preserve"> to distinguish Spekboom from the surrounding vegetation</w:t>
      </w:r>
      <w:r>
        <w:t xml:space="preserve">.  </w:t>
      </w:r>
      <w:r w:rsidR="005C22B9">
        <w:t xml:space="preserve">The </w:t>
      </w:r>
      <w:r w:rsidR="00430964">
        <w:t>pixel-based</w:t>
      </w:r>
      <w:r w:rsidR="005C22B9">
        <w:t xml:space="preserve"> approach also </w:t>
      </w:r>
      <w:r w:rsidR="00482CAF">
        <w:t>allowed</w:t>
      </w:r>
      <w:r w:rsidR="005C22B9">
        <w:t xml:space="preserve"> the complexities associated with segmentation </w:t>
      </w:r>
      <w:r w:rsidR="00482CAF">
        <w:t>to</w:t>
      </w:r>
      <w:r w:rsidR="005C22B9">
        <w:t xml:space="preserve"> be avoided.   </w:t>
      </w:r>
      <w:r>
        <w:t xml:space="preserve">The fractional canopy cover was determined as the portion of pixels classified as </w:t>
      </w:r>
      <w:r w:rsidRPr="0084644E">
        <w:t>Spekboom</w:t>
      </w:r>
      <w:r>
        <w:t xml:space="preserve"> over an area of interest.  </w:t>
      </w:r>
    </w:p>
    <w:p w14:paraId="3ABACEF7" w14:textId="77777777" w:rsidR="00A0276C" w:rsidRDefault="00A0276C" w:rsidP="00A0276C">
      <w:pPr>
        <w:pStyle w:val="1TeksCharChar"/>
      </w:pPr>
    </w:p>
    <w:p w14:paraId="2BA2AEDA" w14:textId="6ED3702F" w:rsidR="00A0276C" w:rsidRDefault="00A0276C" w:rsidP="00A0276C">
      <w:pPr>
        <w:pStyle w:val="1TeksCharChar"/>
      </w:pPr>
      <w:r>
        <w:t>Given the large number of images</w:t>
      </w:r>
      <w:r w:rsidR="00BA31F1">
        <w:t>,</w:t>
      </w:r>
      <w:r>
        <w:t xml:space="preserve"> computation time </w:t>
      </w:r>
      <w:r w:rsidR="00BA31F1">
        <w:t>was an</w:t>
      </w:r>
      <w:r>
        <w:t xml:space="preserve"> important consideration in the formulation of our method.  </w:t>
      </w:r>
      <w:r w:rsidR="00BA31F1">
        <w:t>Radiometric homogenisation</w:t>
      </w:r>
      <w:r>
        <w:t xml:space="preserve"> and classification software tools were developed using </w:t>
      </w:r>
      <w:r w:rsidR="00BA31F1">
        <w:t>the GDAL</w:t>
      </w:r>
      <w:r w:rsidR="00186FDB">
        <w:t xml:space="preserve"> </w:t>
      </w:r>
      <w:r w:rsidR="00186FDB">
        <w:fldChar w:fldCharType="begin" w:fldLock="1"/>
      </w:r>
      <w:r w:rsidR="007D3D69">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rsidR="00186FDB">
        <w:fldChar w:fldCharType="separate"/>
      </w:r>
      <w:r w:rsidR="00DF6845" w:rsidRPr="00DF6845">
        <w:rPr>
          <w:noProof/>
        </w:rPr>
        <w:t>(GDAL Development Team 2014)</w:t>
      </w:r>
      <w:r w:rsidR="00186FDB">
        <w:fldChar w:fldCharType="end"/>
      </w:r>
      <w:r w:rsidR="00BA31F1">
        <w:t xml:space="preserve"> and OpenCV </w:t>
      </w:r>
      <w:r w:rsidR="00634A3A">
        <w:fldChar w:fldCharType="begin" w:fldLock="1"/>
      </w:r>
      <w:r w:rsidR="007D3D69">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r w:rsidR="00BA31F1">
        <w:t>software</w:t>
      </w:r>
      <w:r>
        <w:t xml:space="preserve"> libraries.  Careful consideration was given to computational efficiency in the selection of features and classification algorithm.  </w:t>
      </w:r>
    </w:p>
    <w:p w14:paraId="20C18292" w14:textId="77777777" w:rsidR="00A0276C" w:rsidRDefault="00A0276C" w:rsidP="00F16830">
      <w:pPr>
        <w:spacing w:line="360" w:lineRule="auto"/>
        <w:jc w:val="both"/>
      </w:pP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lastRenderedPageBreak/>
        <w:t>Data Collection</w:t>
      </w:r>
    </w:p>
    <w:p w14:paraId="4B68F231" w14:textId="20A19437" w:rsidR="00D61588" w:rsidRDefault="00BB1598" w:rsidP="00D61588">
      <w:pPr>
        <w:pStyle w:val="1TeksCharChar"/>
      </w:pPr>
      <w:r>
        <w:t>T</w:t>
      </w:r>
      <w:r w:rsidR="008539F9">
        <w:t>wo datasets</w:t>
      </w:r>
      <w:r>
        <w:t xml:space="preserve"> were constructed: one for evaluating the canopy cover estimates obtained from the classifier outputs and a second for training and evaluating the classifier on a per-pixel basis.</w:t>
      </w:r>
      <w:r w:rsidR="008539F9">
        <w:t xml:space="preserve"> </w:t>
      </w:r>
      <w:r w:rsidR="008F22FC">
        <w:t xml:space="preserve"> The first data set consisted of in situ estimates of canopy cover </w:t>
      </w:r>
      <w:r w:rsidR="00D61588">
        <w:t xml:space="preserve">acquired at 20 different sites, each of roughly one hectare.  A botanist with experience in the area provided expertise in the selection of sites to encompass variation in geology, habitat and level of degradation.  Boundary polygons were recorded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r w:rsidR="00D61588">
        <w:t xml:space="preserve">were post-processed to provide </w:t>
      </w:r>
      <w:r w:rsidR="00916A1A">
        <w:t>about 30cm</w:t>
      </w:r>
      <w:r w:rsidR="00D61588">
        <w:t xml:space="preserve"> accuracy.  </w:t>
      </w:r>
      <w:r w:rsidR="00482CAF">
        <w:t>E</w:t>
      </w:r>
      <w:r w:rsidR="00D61588">
        <w:t xml:space="preserve">stimates of canopy cover inside the </w:t>
      </w:r>
      <w:r w:rsidR="00A24F89">
        <w:t xml:space="preserve">site perimeters </w:t>
      </w:r>
      <w:r w:rsidR="00D61588">
        <w:t xml:space="preserve">were </w:t>
      </w:r>
      <w:r w:rsidR="00916A1A">
        <w:t>made</w:t>
      </w:r>
      <w:r w:rsidR="00D61588">
        <w:t xml:space="preserve"> </w:t>
      </w:r>
      <w:r w:rsidR="00E21737">
        <w:t>during the field visits</w:t>
      </w:r>
      <w:r w:rsidR="00D61588">
        <w:t xml:space="preserve">.  The locations of the ground truth sites and their corresponding area names are shown in </w:t>
      </w:r>
      <w:r w:rsidR="00D61588">
        <w:fldChar w:fldCharType="begin"/>
      </w:r>
      <w:r w:rsidR="00D61588">
        <w:instrText xml:space="preserve"> REF _Ref392342998 \h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rsidR="00D61588">
        <w:t xml:space="preserve">.  A three level degradation measure, as used in </w:t>
      </w:r>
      <w:r w:rsidR="003F0D6E">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rsidR="00D61588">
        <w:t>, is reported for each site.  This data set is referred to as the “</w:t>
      </w:r>
      <w:r w:rsidR="00F8201B">
        <w:t>in situ canopy cover data</w:t>
      </w:r>
      <w:r w:rsidR="00D61588">
        <w:t>”</w:t>
      </w:r>
      <w:r>
        <w:t xml:space="preserve"> and was used for evaluating the </w:t>
      </w:r>
      <w:r w:rsidR="0089437E">
        <w:t xml:space="preserve">accuracy of </w:t>
      </w:r>
      <w:r>
        <w:t>canopy cover estimates obtained from the classifier output</w:t>
      </w:r>
      <w:r w:rsidR="00D61588">
        <w:t xml:space="preserve">.  </w:t>
      </w:r>
      <w:r w:rsidR="00D61588">
        <w:fldChar w:fldCharType="begin"/>
      </w:r>
      <w:r w:rsidR="00D61588">
        <w:instrText xml:space="preserve"> REF _Ref392343684 \h </w:instrText>
      </w:r>
      <w:r w:rsidR="00D61588">
        <w:fldChar w:fldCharType="separate"/>
      </w:r>
      <w:r w:rsidR="00825B4A" w:rsidRPr="00F4774D">
        <w:t>Figure 3</w:t>
      </w:r>
      <w:r w:rsidR="00D61588">
        <w:fldChar w:fldCharType="end"/>
      </w:r>
      <w:r w:rsidR="00D61588">
        <w:t xml:space="preserve"> shows an example of a </w:t>
      </w:r>
      <w:r w:rsidR="00F8201B">
        <w:t>site perimeter</w:t>
      </w:r>
      <w:r w:rsidR="00D61588">
        <w:t xml:space="preserve"> on a background of the NGI imagery, rendered in RGB.</w:t>
      </w:r>
      <w:r w:rsidR="006D2436">
        <w:t xml:space="preserve">  This in situ canopy cover data was gathered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Spekboom canopy cover may have occurred </w:t>
      </w:r>
      <w:r w:rsidR="00E20146">
        <w:t>during</w:t>
      </w:r>
      <w:r w:rsidR="00353043">
        <w:t xml:space="preserve"> this time in recovering areas, but </w:t>
      </w:r>
      <w:r w:rsidR="00E20146">
        <w:t xml:space="preserve">Spekboom is relatively slow-growing </w:t>
      </w:r>
      <w:r w:rsidR="00E20146">
        <w:fldChar w:fldCharType="begin" w:fldLock="1"/>
      </w:r>
      <w:r w:rsidR="007D3D6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00E20146">
        <w:fldChar w:fldCharType="separate"/>
      </w:r>
      <w:r w:rsidR="00E20146" w:rsidRPr="00E20146">
        <w:rPr>
          <w:noProof/>
        </w:rPr>
        <w:t>(Vlok, Cowling, and Wolf 2005)</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r>
        <w:rPr>
          <w:noProof/>
          <w:lang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D61588" w14:paraId="3B1E0478" w14:textId="77777777" w:rsidTr="007C5F60">
        <w:tc>
          <w:tcPr>
            <w:tcW w:w="4820" w:type="dxa"/>
          </w:tcPr>
          <w:p w14:paraId="5FDBF9DC" w14:textId="1BA8D70C" w:rsidR="00D61588" w:rsidRDefault="00D61588" w:rsidP="00F4774D">
            <w:pPr>
              <w:pStyle w:val="Caption"/>
            </w:pPr>
            <w:bookmarkStart w:id="6" w:name="_Ref392342998"/>
            <w:bookmarkStart w:id="7" w:name="_Ref392342738"/>
            <w:bookmarkStart w:id="8" w:name="_Toc394582256"/>
            <w:bookmarkStart w:id="9"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6"/>
            <w:r w:rsidRPr="00D75F03">
              <w:t xml:space="preserve">  Study area </w:t>
            </w:r>
            <w:r w:rsidR="0084644E" w:rsidRPr="0084644E">
              <w:t>Spekboom</w:t>
            </w:r>
            <w:r w:rsidRPr="00D75F03">
              <w:t xml:space="preserve"> habitats and</w:t>
            </w:r>
            <w:r>
              <w:t xml:space="preserve"> field</w:t>
            </w:r>
            <w:r w:rsidRPr="00D75F03">
              <w:t xml:space="preserve"> ground truth sites</w:t>
            </w:r>
            <w:bookmarkEnd w:id="7"/>
            <w:bookmarkEnd w:id="8"/>
            <w:bookmarkEnd w:id="9"/>
            <w:r w:rsidRPr="00D75F03">
              <w:t xml:space="preserve"> </w:t>
            </w:r>
          </w:p>
        </w:tc>
        <w:tc>
          <w:tcPr>
            <w:tcW w:w="4527" w:type="dxa"/>
          </w:tcPr>
          <w:p w14:paraId="150D5261" w14:textId="0FA8145F" w:rsidR="00D61588" w:rsidRPr="00D75F03" w:rsidRDefault="00D61588" w:rsidP="007C5F60">
            <w:pPr>
              <w:pStyle w:val="1FigureTablesource"/>
            </w:pPr>
            <w:r w:rsidRPr="00F4774D">
              <w:rPr>
                <w:sz w:val="20"/>
              </w:rPr>
              <w:t xml:space="preserve">Source: </w:t>
            </w:r>
            <w:r w:rsidRPr="00F4774D">
              <w:rPr>
                <w:sz w:val="20"/>
              </w:rPr>
              <w:fldChar w:fldCharType="begin" w:fldLock="1"/>
            </w:r>
            <w:r w:rsidR="007D3D69">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7DD698BF" w:rsidR="00F4774D" w:rsidRPr="00F4774D" w:rsidRDefault="00F4774D" w:rsidP="001239FB">
      <w:pPr>
        <w:pStyle w:val="Caption"/>
        <w:keepNext/>
        <w:keepLines/>
        <w:spacing w:line="360" w:lineRule="auto"/>
      </w:pPr>
      <w:bookmarkStart w:id="10"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10"/>
      <w:r w:rsidRPr="00F4774D">
        <w:t xml:space="preserve">   </w:t>
      </w:r>
      <w:r w:rsidR="00F8201B">
        <w:t>In situ canopy cover data</w:t>
      </w:r>
    </w:p>
    <w:tbl>
      <w:tblPr>
        <w:tblStyle w:val="MyThesisTable"/>
        <w:tblW w:w="0" w:type="auto"/>
        <w:tblLook w:val="01E0" w:firstRow="1" w:lastRow="1" w:firstColumn="1" w:lastColumn="1" w:noHBand="0" w:noVBand="0"/>
      </w:tblPr>
      <w:tblGrid>
        <w:gridCol w:w="1070"/>
        <w:gridCol w:w="821"/>
        <w:gridCol w:w="1501"/>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7777777" w:rsidR="000059AA" w:rsidRDefault="00D61588" w:rsidP="00F4774D">
      <w:pPr>
        <w:pStyle w:val="Caption"/>
      </w:pPr>
      <w:bookmarkStart w:id="11" w:name="_Ref392343684"/>
      <w:bookmarkStart w:id="12" w:name="_Toc394582257"/>
      <w:bookmarkStart w:id="13"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11"/>
      <w:r w:rsidRPr="00F4774D">
        <w:t xml:space="preserve">  Matjiesvlei2 </w:t>
      </w:r>
      <w:r w:rsidR="00F8201B">
        <w:t xml:space="preserve">canopy cover </w:t>
      </w:r>
      <w:r w:rsidRPr="00F4774D">
        <w:t>ground truth site</w:t>
      </w:r>
      <w:bookmarkEnd w:id="12"/>
      <w:bookmarkEnd w:id="13"/>
      <w:r w:rsidRPr="00F4774D">
        <w:t xml:space="preserve"> </w:t>
      </w:r>
    </w:p>
    <w:p w14:paraId="432B95C2" w14:textId="1686D500" w:rsidR="00D61588" w:rsidRPr="00F4774D" w:rsidRDefault="00D61588" w:rsidP="00F4774D">
      <w:pPr>
        <w:pStyle w:val="Caption"/>
      </w:pPr>
    </w:p>
    <w:p w14:paraId="480E717A" w14:textId="37D804F4" w:rsidR="00D61588" w:rsidRDefault="008F22FC" w:rsidP="00D61588">
      <w:pPr>
        <w:spacing w:line="360" w:lineRule="auto"/>
        <w:jc w:val="both"/>
      </w:pPr>
      <w:r>
        <w:t>For the second data set, a</w:t>
      </w:r>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7D3D69">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w:t>
      </w:r>
      <w:r w:rsidR="00D61588">
        <w:lastRenderedPageBreak/>
        <w:t>trees is a particularly challenging part of the problem due to their spectral and textural similarity.  Thus the addition of the Tree class is useful, as it allow</w:t>
      </w:r>
      <w:r w:rsidR="00FB627B">
        <w:t>ed</w:t>
      </w:r>
      <w:r w:rsidR="00D61588">
        <w:t xml:space="preserve"> control over the classification accuracy of trees relative to the other classes.  </w:t>
      </w:r>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This was done to expedite classifier training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r w:rsidRPr="0084644E">
              <w:t>Spekboom</w:t>
            </w:r>
          </w:p>
        </w:tc>
        <w:tc>
          <w:tcPr>
            <w:tcW w:w="7873" w:type="dxa"/>
          </w:tcPr>
          <w:p w14:paraId="1EE02EC7" w14:textId="77777777" w:rsidR="00F8201B" w:rsidRPr="008B03B5" w:rsidRDefault="00F8201B" w:rsidP="000F603E">
            <w:pPr>
              <w:pStyle w:val="1TableText"/>
              <w:tabs>
                <w:tab w:val="num" w:pos="993"/>
              </w:tabs>
              <w:rPr>
                <w:i/>
              </w:rPr>
            </w:pPr>
            <w:r w:rsidRPr="0084644E">
              <w:t>Spekboom</w:t>
            </w:r>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77777777" w:rsidR="00F8201B" w:rsidRPr="0002729A" w:rsidRDefault="00F8201B" w:rsidP="000F603E">
            <w:pPr>
              <w:pStyle w:val="1TableText"/>
              <w:tabs>
                <w:tab w:val="num" w:pos="993"/>
              </w:tabs>
            </w:pPr>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77777777" w:rsidR="00F8201B" w:rsidRPr="0002729A" w:rsidRDefault="00F8201B" w:rsidP="000F603E">
            <w:pPr>
              <w:pStyle w:val="1TableText"/>
              <w:tabs>
                <w:tab w:val="num" w:pos="993"/>
              </w:tabs>
            </w:pPr>
            <w:r>
              <w:t>Bare ground, small shrubs, herbs and anything else not included in the first two classes.</w:t>
            </w:r>
          </w:p>
        </w:tc>
      </w:tr>
    </w:tbl>
    <w:p w14:paraId="7E0E1D27" w14:textId="77777777" w:rsidR="00F8201B" w:rsidRDefault="00F8201B" w:rsidP="00D61588">
      <w:pPr>
        <w:spacing w:line="360" w:lineRule="auto"/>
        <w:jc w:val="both"/>
      </w:pPr>
    </w:p>
    <w:p w14:paraId="217F7A91" w14:textId="63E55E47" w:rsidR="00D61588" w:rsidRDefault="001E6DC0" w:rsidP="00D61588">
      <w:pPr>
        <w:spacing w:line="360" w:lineRule="auto"/>
        <w:jc w:val="both"/>
      </w:pPr>
      <w:r>
        <w:t xml:space="preserve">Due to the small 0.5m pixel size, limited DGPS and image spatial accuracy, dense vegetation growth and rugged terrain, it was not practical to obtain per-pixel class labels by in situ observation.  </w:t>
      </w:r>
      <w:r w:rsidR="00BB1598">
        <w:t xml:space="preserve">Per-pixel </w:t>
      </w:r>
      <w:r w:rsidR="008F22FC">
        <w:t xml:space="preserve">class labels for the second data set were </w:t>
      </w:r>
      <w:r>
        <w:t xml:space="preserve">therefore </w:t>
      </w:r>
      <w:r w:rsidR="00D61588">
        <w:t xml:space="preserve">obtained by visual discrimination and hand labelling of images.  </w:t>
      </w:r>
      <w:r w:rsidR="002104D0">
        <w:t xml:space="preserve">Image </w:t>
      </w:r>
      <w:r w:rsidR="00804C5F">
        <w:t>areas</w:t>
      </w:r>
      <w:r w:rsidR="002104D0">
        <w:t xml:space="preserve"> </w:t>
      </w:r>
      <w:r w:rsidR="00D61588">
        <w:t xml:space="preserve">belonging to the various classes were delineated </w:t>
      </w:r>
      <w:r w:rsidR="0018013C">
        <w:t xml:space="preserve">as </w:t>
      </w:r>
      <w:r w:rsidR="00D61588">
        <w:t>polygons</w:t>
      </w:r>
      <w:r w:rsidR="002104D0">
        <w:t xml:space="preserve"> in a GIS package</w:t>
      </w:r>
      <w:r w:rsidR="008F22FC">
        <w:t>.  An example is</w:t>
      </w:r>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ere assigned the same class label.  </w:t>
      </w:r>
      <w:r w:rsidR="000843A5">
        <w:t>Polygon a</w:t>
      </w:r>
      <w:r w:rsidR="00D61588">
        <w:t xml:space="preserve">reas were selected to encompass variability in habitat and level of degradation. </w:t>
      </w:r>
      <w:r w:rsidR="008F22FC">
        <w:t xml:space="preserve"> </w:t>
      </w:r>
      <w:r w:rsidR="00D61588">
        <w:t>The total number</w:t>
      </w:r>
      <w:r w:rsidR="00420505">
        <w:t xml:space="preserve"> of</w:t>
      </w:r>
      <w:r w:rsidR="00D61588">
        <w:t xml:space="preserve"> polygons and pixels </w:t>
      </w:r>
      <w:r w:rsidR="001F18C1">
        <w:t>labelled</w:t>
      </w:r>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r w:rsidR="00C02B4A">
        <w:t xml:space="preserve">labelled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14" w:name="_Ref392445255"/>
      <w:bookmarkStart w:id="15" w:name="_Toc394582258"/>
      <w:bookmarkStart w:id="16"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14"/>
      <w:r>
        <w:t xml:space="preserve">  </w:t>
      </w:r>
      <w:bookmarkEnd w:id="15"/>
      <w:bookmarkEnd w:id="16"/>
      <w:r w:rsidR="00041CA2">
        <w:t>Example image class labels</w:t>
      </w:r>
    </w:p>
    <w:p w14:paraId="464AAB84" w14:textId="77777777" w:rsidR="00D61588" w:rsidRDefault="00D61588" w:rsidP="00D61588">
      <w:pPr>
        <w:spacing w:line="360" w:lineRule="auto"/>
        <w:jc w:val="both"/>
      </w:pPr>
    </w:p>
    <w:p w14:paraId="39A2B3E8" w14:textId="69FE415E" w:rsidR="00D61588" w:rsidRDefault="00D61588" w:rsidP="003C7A4E">
      <w:pPr>
        <w:pStyle w:val="1Tablecaption"/>
      </w:pPr>
      <w:bookmarkStart w:id="17" w:name="_Ref392530242"/>
      <w:bookmarkStart w:id="18" w:name="_Toc394582239"/>
      <w:bookmarkStart w:id="19" w:name="_Toc448324338"/>
      <w:r>
        <w:lastRenderedPageBreak/>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17"/>
      <w:r>
        <w:t xml:space="preserve">   </w:t>
      </w:r>
      <w:r w:rsidR="00D01883">
        <w:t xml:space="preserve">Details of </w:t>
      </w:r>
      <w:r w:rsidR="00C02B4A">
        <w:t xml:space="preserve">labelled </w:t>
      </w:r>
      <w:r w:rsidR="00E771F6">
        <w:t>pixel</w:t>
      </w:r>
      <w:r>
        <w:t xml:space="preserve"> </w:t>
      </w:r>
      <w:r w:rsidR="00C02B4A">
        <w:t>data</w:t>
      </w:r>
      <w:bookmarkEnd w:id="18"/>
      <w:bookmarkEnd w:id="19"/>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088CDE80" w:rsidR="00684B18" w:rsidRDefault="00D61588" w:rsidP="00684B18">
      <w:pPr>
        <w:spacing w:line="360" w:lineRule="auto"/>
        <w:jc w:val="both"/>
      </w:pPr>
      <w:r>
        <w:t xml:space="preserve">A set of 46 features that would aid in describing the visual characteristics of </w:t>
      </w:r>
      <w:r w:rsidR="0084644E" w:rsidRPr="0084644E">
        <w:t>Spekboom</w:t>
      </w:r>
      <w:r w:rsidRPr="00CF7C56">
        <w:t xml:space="preserve"> </w:t>
      </w:r>
      <w:r>
        <w:t xml:space="preserve">were evaluated.  The set included a typical combination of spectral features, vegetation indices and texture features.  Similar features have been used in </w:t>
      </w:r>
      <w:r>
        <w:fldChar w:fldCharType="begin" w:fldLock="1"/>
      </w:r>
      <w:r w:rsidR="007D3D6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7D3D6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r w:rsidR="00C32AC3">
        <w:t xml:space="preserve">Texture features are a popular way of encapsulating spatial and structural information.  </w:t>
      </w:r>
      <w:r w:rsidR="00C32AC3">
        <w:t xml:space="preserve">Measures of vegetation texture are sensitive to shadow variations, which are unavoidable in aerial imagery due to the long flight times and varying sun angle.  </w:t>
      </w:r>
      <w:r w:rsidR="00C32AC3">
        <w:t xml:space="preserve">Nevertheless, texture </w:t>
      </w:r>
      <w:r>
        <w:t xml:space="preserve">is recognised as an important feature in biomass estimation in complex habitats </w:t>
      </w:r>
      <w:r>
        <w:fldChar w:fldCharType="begin" w:fldLock="1"/>
      </w:r>
      <w:r w:rsidR="007D3D69">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p>
    <w:p w14:paraId="630E3098" w14:textId="77777777" w:rsidR="0054491E" w:rsidRDefault="0054491E" w:rsidP="00684B18">
      <w:pPr>
        <w:spacing w:line="360" w:lineRule="auto"/>
        <w:jc w:val="both"/>
      </w:pPr>
    </w:p>
    <w:p w14:paraId="6AA96322" w14:textId="262C9562"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r w:rsidR="00693FDF">
        <w:t xml:space="preserve">A normalised colour space </w:t>
      </w:r>
      <w:r w:rsidR="00196E1D">
        <w:t xml:space="preserve">was consequently included in the features to </w:t>
      </w:r>
      <w:r>
        <w:t xml:space="preserve">reduce intensity variations not removed by the surface reflectance corrections.  </w:t>
      </w:r>
      <w:r w:rsidR="00D61588">
        <w:t xml:space="preserve">Colour is captured by the relative amounts of the raw colour bands rather than their absolute values.  Normalised colour features are defined by </w:t>
      </w:r>
      <w:r w:rsidR="00D61588">
        <w:fldChar w:fldCharType="begin" w:fldLock="1"/>
      </w:r>
      <w:r w:rsidR="007D3D69">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04618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2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20"/>
          </w:p>
        </w:tc>
      </w:tr>
    </w:tbl>
    <w:p w14:paraId="5B18A0AF" w14:textId="6EC99C1E" w:rsidR="00D61588" w:rsidRDefault="00D61588" w:rsidP="00D61588">
      <w:pPr>
        <w:spacing w:line="360" w:lineRule="auto"/>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5EDE47B3"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7D3D69">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 "schema" : "https://github.com/citation-style-language/schema/raw/master/csl-citation.json" }</w:instrText>
      </w:r>
      <w:r>
        <w:fldChar w:fldCharType="separate"/>
      </w:r>
      <w:r w:rsidR="00DF6845" w:rsidRPr="00DF6845">
        <w:rPr>
          <w:noProof/>
        </w:rPr>
        <w:t>(Gates 1980)</w:t>
      </w:r>
      <w:r>
        <w:fldChar w:fldCharType="end"/>
      </w:r>
      <w:r>
        <w:t xml:space="preserve">.  Vegetation is highly reflective in the near </w:t>
      </w:r>
      <w:r w:rsidR="00A45255">
        <w:t>infrared</w:t>
      </w:r>
      <w:r>
        <w:t xml:space="preserve">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2AAF093E"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7D3D69">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A9758C7"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7D3D69">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w:t>
      </w:r>
      <w:r w:rsidR="00A45255">
        <w:t>,</w:t>
      </w:r>
      <w:r>
        <w:t xml:space="preserve">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ADE32F8"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w:t>
      </w:r>
      <w:r>
        <w:lastRenderedPageBreak/>
        <w:t xml:space="preserve">sliding window.  The entropy of the values in the image window </w:t>
      </w:r>
      <m:oMath>
        <m:r>
          <m:rPr>
            <m:sty m:val="b"/>
          </m:rPr>
          <w:rPr>
            <w:rFonts w:ascii="Cambria Math" w:hAnsi="Cambria Math"/>
          </w:rPr>
          <m:t>x</m:t>
        </m:r>
      </m:oMath>
      <w:r>
        <w:t xml:space="preserve"> is defined by </w:t>
      </w:r>
      <w:r>
        <w:fldChar w:fldCharType="begin" w:fldLock="1"/>
      </w:r>
      <w:r w:rsidR="007D3D6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6A51D4AE" w14:textId="721D0734" w:rsidR="009F4D59" w:rsidRDefault="00D61588" w:rsidP="009F4D59">
      <w:pPr>
        <w:spacing w:line="360" w:lineRule="auto"/>
        <w:jc w:val="both"/>
      </w:pPr>
      <w:r>
        <w:t xml:space="preserve">In addition to the entropy, the median and the four central moment features (mean, standard deviation, skewness and kurtosis) of </w:t>
      </w:r>
      <w:r>
        <w:fldChar w:fldCharType="begin" w:fldLock="1"/>
      </w:r>
      <w:r w:rsidR="007D3D6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r w:rsidR="009F4D59">
        <w:t xml:space="preserve">A sliding window size of five was selected using a cross-validated grid search, with the accuracy of a naïve Bayes classifier trained on the EntropyPc1 feature as the performance criterion.  This size seemed sensible as it is of the same order as the size of a small Spekboom clump.   </w:t>
      </w:r>
    </w:p>
    <w:p w14:paraId="27865594" w14:textId="77777777" w:rsidR="009F4D59" w:rsidRDefault="009F4D59" w:rsidP="007820B5">
      <w:pPr>
        <w:spacing w:line="360" w:lineRule="auto"/>
        <w:jc w:val="both"/>
      </w:pPr>
    </w:p>
    <w:p w14:paraId="6A2A6C5F" w14:textId="692415D4" w:rsidR="00D61588" w:rsidRDefault="00D61588" w:rsidP="003C7A4E">
      <w:pPr>
        <w:pStyle w:val="1Tablecaption"/>
      </w:pPr>
      <w:bookmarkStart w:id="21" w:name="_Ref393463827"/>
      <w:bookmarkStart w:id="22" w:name="_Ref393463822"/>
      <w:bookmarkStart w:id="23" w:name="_Toc394582240"/>
      <w:bookmarkStart w:id="24"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21"/>
      <w:r>
        <w:t xml:space="preserve">   Features</w:t>
      </w:r>
      <w:bookmarkEnd w:id="22"/>
      <w:bookmarkEnd w:id="23"/>
      <w:bookmarkEnd w:id="24"/>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09D8EE05" w:rsidR="00D61588" w:rsidRDefault="00D61588" w:rsidP="00D61588">
      <w:pPr>
        <w:spacing w:line="360" w:lineRule="auto"/>
        <w:jc w:val="both"/>
      </w:pPr>
      <w:r>
        <w:t xml:space="preserve">The bands of the imagery have significant spectral overlap </w:t>
      </w:r>
      <w:r>
        <w:fldChar w:fldCharType="begin" w:fldLock="1"/>
      </w:r>
      <w:r w:rsidR="007D3D69">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using </w:t>
      </w:r>
      <w:r w:rsidR="00196E1D">
        <w:t xml:space="preserve">traditional </w:t>
      </w:r>
      <w:r>
        <w:t xml:space="preserve">approaches </w:t>
      </w:r>
      <w:r w:rsidR="00196E1D">
        <w:t xml:space="preserve">such as ranking, forward selection and backward elimination </w:t>
      </w:r>
      <w:r>
        <w:fldChar w:fldCharType="begin" w:fldLock="1"/>
      </w:r>
      <w:r w:rsidR="007D3D6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0725B1A6" w:rsidR="00D61588" w:rsidRDefault="00156C2B" w:rsidP="00D61588">
      <w:pPr>
        <w:spacing w:line="360" w:lineRule="auto"/>
        <w:jc w:val="both"/>
      </w:pPr>
      <w:r>
        <w:t>A</w:t>
      </w:r>
      <w:r w:rsidR="00F978E9">
        <w:t xml:space="preserve"> feature ranking method</w:t>
      </w:r>
      <w:r w:rsidR="00D61588">
        <w:t xml:space="preserve">, called feature clustering and ranking, </w:t>
      </w:r>
      <w:r>
        <w:t xml:space="preserve">was used to </w:t>
      </w:r>
      <w:r w:rsidR="00196E1D">
        <w:t xml:space="preserve">select relevant features in the presence of </w:t>
      </w:r>
      <w:r>
        <w:t>redundancy</w:t>
      </w:r>
      <w:r w:rsidR="00D61588">
        <w:t xml:space="preserve">. </w:t>
      </w:r>
      <w:r>
        <w:t xml:space="preserve">The approach </w:t>
      </w:r>
      <w:r w:rsidR="00D61588">
        <w:t>is described as follows:</w:t>
      </w:r>
    </w:p>
    <w:p w14:paraId="4340A349" w14:textId="0453E9CF"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7D3D69">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r w:rsidR="00065A81">
        <w:t xml:space="preserve"> and create </w:t>
      </w:r>
      <w:r w:rsidR="00123C39">
        <w:t>a</w:t>
      </w:r>
      <w:r w:rsidR="00065A81">
        <w:t xml:space="preserve"> dendrogram</w:t>
      </w:r>
      <w:r>
        <w:t>.</w:t>
      </w:r>
    </w:p>
    <w:p w14:paraId="21C4FE70" w14:textId="77777777" w:rsidR="00D61588" w:rsidRDefault="00D61588" w:rsidP="00D61588">
      <w:pPr>
        <w:pStyle w:val="ListParagraph"/>
        <w:numPr>
          <w:ilvl w:val="0"/>
          <w:numId w:val="17"/>
        </w:numPr>
        <w:spacing w:line="360" w:lineRule="auto"/>
        <w:jc w:val="both"/>
      </w:pPr>
      <w:r>
        <w:t>Select a natural number of clusters containing high correlation by visual inspection of the dendrogram.</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6A447D1B" w:rsidR="00D61588" w:rsidRDefault="00D61588" w:rsidP="00D61588">
      <w:pPr>
        <w:spacing w:line="36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naïve Bayes classifier </w:t>
      </w:r>
      <w:r w:rsidR="00065A81">
        <w:t xml:space="preserve">was used </w:t>
      </w:r>
      <w:r w:rsidR="00172392">
        <w:t xml:space="preserve">as the feature relevance criterion.  </w:t>
      </w:r>
      <w:r w:rsidR="00C22C18">
        <w:t xml:space="preserve">The naïve Bayes criterion makes no assumptions about the form of the class distributions and can thus provide a generic measure of separability.  It is simple, fast and recognised as being accurate for a variety of problems </w:t>
      </w:r>
      <w:r w:rsidR="00C22C18">
        <w:fldChar w:fldCharType="begin" w:fldLock="1"/>
      </w:r>
      <w:r w:rsidR="007D3D69">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C22C18">
        <w:fldChar w:fldCharType="separate"/>
      </w:r>
      <w:r w:rsidR="00DF6845" w:rsidRPr="00DF6845">
        <w:rPr>
          <w:noProof/>
        </w:rPr>
        <w:t>(Hand and Yu 2001)</w:t>
      </w:r>
      <w:r w:rsidR="00C22C18">
        <w:fldChar w:fldCharType="end"/>
      </w:r>
      <w:r w:rsidR="00C22C18">
        <w:t xml:space="preserve">.  </w:t>
      </w:r>
      <w:r>
        <w:t>To avoid biased accuracy estimates, all classifier accuracy evaluation</w:t>
      </w:r>
      <w:r w:rsidR="00156C2B">
        <w:t>s</w:t>
      </w:r>
      <w:r>
        <w:t xml:space="preserve">, for </w:t>
      </w:r>
      <w:r w:rsidR="00C22C18">
        <w:t>feature relevance</w:t>
      </w:r>
      <w:r>
        <w:t xml:space="preserve"> or selection of </w:t>
      </w:r>
      <w:r w:rsidRPr="00295A34">
        <w:rPr>
          <w:i/>
        </w:rPr>
        <w:t>N</w:t>
      </w:r>
      <w:r>
        <w:t xml:space="preserve">, </w:t>
      </w:r>
      <w:r w:rsidR="00156C2B">
        <w:t>were</w:t>
      </w:r>
      <w:r>
        <w:t xml:space="preserve"> done on unseen test data using a ten</w:t>
      </w:r>
      <w:r w:rsidR="007820B5">
        <w:t xml:space="preserve"> </w:t>
      </w:r>
      <w:r>
        <w:t xml:space="preserve">fold cross validation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r>
        <w:fldChar w:fldCharType="end"/>
      </w:r>
      <w:r>
        <w:t xml:space="preserve">.  </w:t>
      </w:r>
      <w:r w:rsidR="00420E53">
        <w:t>B</w:t>
      </w:r>
      <w:r>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r w:rsidR="0075473B">
        <w:t xml:space="preserve">The method was applied to the </w:t>
      </w:r>
      <w:r w:rsidR="00C769BD">
        <w:t>labelled pixel data</w:t>
      </w:r>
      <w:r w:rsidR="0075473B">
        <w:t>.</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r w:rsidR="00905BD5">
        <w:t xml:space="preserve"> and Canopy Cover Estimation</w:t>
      </w:r>
    </w:p>
    <w:p w14:paraId="40E2C842" w14:textId="01D93CB8" w:rsidR="00D61588" w:rsidRDefault="00D61588" w:rsidP="00D61588">
      <w:pPr>
        <w:spacing w:line="360" w:lineRule="auto"/>
        <w:jc w:val="both"/>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r w:rsidR="00156C2B">
        <w:t xml:space="preserve"> </w:t>
      </w:r>
      <w:r>
        <w:t xml:space="preserve">A decision tree is a tree of binary decision nodes based on thresholds of different features.  Data is recursively split at each branch node until a terminal is reached representing a class label </w:t>
      </w:r>
      <w:r>
        <w:fldChar w:fldCharType="begin" w:fldLock="1"/>
      </w:r>
      <w:r w:rsidR="007D3D6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can be pruned in a post-training step to reduce variance.  Decision tree execution is fast.  They are known for their ease of interpretation and node decisions can help provide insight into the problem.  Decisions are usually binary and based </w:t>
      </w:r>
      <w:r>
        <w:lastRenderedPageBreak/>
        <w:t xml:space="preserve">on a single feature.  As a result, the decision boundary is comprised of stepwise sections parallel to the feature axes and is at best an approximation to the optimal boundary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7D3D6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236F2DA" w:rsidR="00D61588" w:rsidRDefault="00D61588" w:rsidP="00D61588">
      <w:pPr>
        <w:spacing w:line="360" w:lineRule="auto"/>
        <w:jc w:val="both"/>
      </w:pPr>
      <w:r>
        <w:t xml:space="preserve">Random forests are classifiers that use bootstrapped aggregation (bagging) </w:t>
      </w:r>
      <w:r>
        <w:fldChar w:fldCharType="begin" w:fldLock="1"/>
      </w:r>
      <w:r w:rsidR="007D3D69">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7D3D6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366E91E9"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7D3D69">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7D3D6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7D3D6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evaluation of the kernel function for the support vector – object vector pairs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B0D74BC"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7D3D69">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5F2510E"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7D3D69">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7D3D6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p>
    <w:p w14:paraId="56F9B4E9" w14:textId="77777777" w:rsidR="00D61588" w:rsidRDefault="00D61588" w:rsidP="00D61588">
      <w:pPr>
        <w:spacing w:line="360" w:lineRule="auto"/>
        <w:jc w:val="both"/>
      </w:pPr>
    </w:p>
    <w:p w14:paraId="7A7CE78E" w14:textId="70C70B87" w:rsidR="00905BD5" w:rsidRDefault="00A61724" w:rsidP="00D61588">
      <w:pPr>
        <w:spacing w:line="360" w:lineRule="auto"/>
        <w:jc w:val="both"/>
      </w:pPr>
      <w:r>
        <w:t xml:space="preserve">User supplied </w:t>
      </w:r>
      <w:r w:rsidR="008141CB">
        <w:t xml:space="preserve">tuning </w:t>
      </w:r>
      <w:r>
        <w:t xml:space="preserve">parameters </w:t>
      </w:r>
      <w:r w:rsidR="008141CB">
        <w:t xml:space="preserve">for the classifiers </w:t>
      </w:r>
      <w:r>
        <w:t xml:space="preserve">were found with cross-validated grid searches. </w:t>
      </w:r>
      <w:r w:rsidR="008141CB">
        <w:t xml:space="preserve"> </w:t>
      </w:r>
      <w:r w:rsidR="00F65796">
        <w:fldChar w:fldCharType="begin"/>
      </w:r>
      <w:r w:rsidR="00F65796">
        <w:instrText xml:space="preserve"> REF _Ref395037028 \h </w:instrText>
      </w:r>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Descriptions of the parameters can be found in the OpenCV documentation </w:t>
      </w:r>
      <w:r w:rsidR="00F65796">
        <w:fldChar w:fldCharType="begin" w:fldLock="1"/>
      </w:r>
      <w:r w:rsidR="007D3D69">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 "schema" : "https://github.com/citation-style-language/schema/raw/master/csl-citation.json" }</w:instrText>
      </w:r>
      <w:r w:rsidR="00F65796">
        <w:fldChar w:fldCharType="separate"/>
      </w:r>
      <w:r w:rsidR="00DF6845" w:rsidRPr="00DF6845">
        <w:rPr>
          <w:noProof/>
        </w:rPr>
        <w:t>(OpenCV Development Team 2014)</w:t>
      </w:r>
      <w:r w:rsidR="00F65796">
        <w:fldChar w:fldCharType="end"/>
      </w:r>
      <w:r w:rsidR="00F65796">
        <w:t xml:space="preserve">.   </w:t>
      </w:r>
    </w:p>
    <w:p w14:paraId="46EAF68B" w14:textId="77777777" w:rsidR="00905BD5" w:rsidRDefault="00905BD5" w:rsidP="00D61588">
      <w:pPr>
        <w:spacing w:line="360" w:lineRule="auto"/>
        <w:jc w:val="both"/>
      </w:pPr>
    </w:p>
    <w:p w14:paraId="15528E06" w14:textId="2710A299" w:rsidR="007E73AF" w:rsidRDefault="00D61588" w:rsidP="00D61588">
      <w:pPr>
        <w:spacing w:line="360" w:lineRule="auto"/>
        <w:jc w:val="both"/>
      </w:pPr>
      <w:r>
        <w:t xml:space="preserve">Morphological operators </w:t>
      </w:r>
      <w:r>
        <w:fldChar w:fldCharType="begin" w:fldLock="1"/>
      </w:r>
      <w:r w:rsidR="007D3D69">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r w:rsidR="00905BD5">
        <w:t xml:space="preserve">  </w:t>
      </w:r>
    </w:p>
    <w:p w14:paraId="1CE3644D" w14:textId="77777777" w:rsidR="007E73AF" w:rsidRDefault="007E73AF" w:rsidP="007E73AF"/>
    <w:p w14:paraId="5A8B8F46" w14:textId="77777777" w:rsidR="007E73AF" w:rsidRDefault="007E73AF" w:rsidP="003C7A4E">
      <w:pPr>
        <w:pStyle w:val="1Tablecaption"/>
      </w:pPr>
      <w:r>
        <w:t xml:space="preserve">Table </w:t>
      </w:r>
      <w:r>
        <w:fldChar w:fldCharType="begin"/>
      </w:r>
      <w:r>
        <w:instrText xml:space="preserve"> SEQ Table \* ARABIC </w:instrText>
      </w:r>
      <w:r>
        <w:fldChar w:fldCharType="separate"/>
      </w:r>
      <w:r>
        <w:rPr>
          <w:noProof/>
        </w:rPr>
        <w:t>6</w:t>
      </w:r>
      <w:r>
        <w:fldChar w:fldCharType="end"/>
      </w:r>
      <w:r>
        <w:t xml:space="preserve">   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r>
              <w:rPr>
                <w:rFonts w:cs="Arial"/>
                <w:sz w:val="16"/>
                <w:szCs w:val="16"/>
              </w:rPr>
              <w:t>Paramaters</w:t>
            </w:r>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r w:rsidRPr="00803CF7">
              <w:rPr>
                <w:sz w:val="16"/>
                <w:szCs w:val="16"/>
              </w:rPr>
              <w:t>Decision 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r w:rsidRPr="00803CF7">
              <w:rPr>
                <w:sz w:val="16"/>
                <w:szCs w:val="16"/>
              </w:rPr>
              <w:t>Random Forest</w:t>
            </w:r>
          </w:p>
        </w:tc>
        <w:tc>
          <w:tcPr>
            <w:tcW w:w="8043" w:type="dxa"/>
          </w:tcPr>
          <w:p w14:paraId="5DFF3D9C" w14:textId="77777777"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r>
              <w:rPr>
                <w:sz w:val="16"/>
                <w:szCs w:val="16"/>
              </w:rPr>
              <w:t>kNN</w:t>
            </w:r>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r w:rsidRPr="00803CF7">
              <w:rPr>
                <w:sz w:val="16"/>
                <w:szCs w:val="16"/>
              </w:rPr>
              <w:t>Bayes N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lastRenderedPageBreak/>
        <w:t>Validation</w:t>
      </w:r>
    </w:p>
    <w:p w14:paraId="0652D881" w14:textId="41294A95" w:rsidR="00432395" w:rsidRDefault="00680746" w:rsidP="00432395">
      <w:pPr>
        <w:spacing w:line="360" w:lineRule="auto"/>
        <w:jc w:val="both"/>
      </w:pPr>
      <w:r>
        <w:t>The per-pixel</w:t>
      </w:r>
      <w:r w:rsidR="008E676C">
        <w:t xml:space="preserve"> </w:t>
      </w:r>
      <w:r>
        <w:t>performance of the candidate classifiers was evaluated on the selected features</w:t>
      </w:r>
      <w:r w:rsidR="00C02B4A">
        <w:t xml:space="preserve"> using the </w:t>
      </w:r>
      <w:r w:rsidR="00E771F6">
        <w:t>labelled pixel data</w:t>
      </w:r>
      <w:r>
        <w:t>.  To avoid biased estimates of performance, ten</w:t>
      </w:r>
      <w:r w:rsidR="007820B5">
        <w:t xml:space="preserve"> </w:t>
      </w:r>
      <w:r>
        <w:t>fold cross validation was used for classifier evaluation.  The canopy cover</w:t>
      </w:r>
      <w:r w:rsidR="00A61724">
        <w:t xml:space="preserve"> performance of the </w:t>
      </w:r>
      <w:r>
        <w:t xml:space="preserve">classifiers </w:t>
      </w:r>
      <w:r w:rsidR="00A61724">
        <w:t>was</w:t>
      </w:r>
      <w:r>
        <w:t xml:space="preserve"> tested</w:t>
      </w:r>
      <w:r w:rsidR="007A27BC">
        <w:t xml:space="preserve"> on the in situ canopy cover data</w:t>
      </w:r>
      <w:r w:rsidR="00A61724">
        <w:t xml:space="preserve">.  After applying the classifiers </w:t>
      </w:r>
      <w:r w:rsidR="005C2BD7">
        <w:t xml:space="preserve">and morphological operations </w:t>
      </w:r>
      <w:r w:rsidR="00A61724">
        <w:t xml:space="preserve">to the relevant images, canopy cover estimates were extracted </w:t>
      </w:r>
      <w:r w:rsidR="00B00E98">
        <w:t xml:space="preserve">by evaluating the fractional portion of Spekboom </w:t>
      </w:r>
      <w:r w:rsidR="00A61724">
        <w:t xml:space="preserve">inside the </w:t>
      </w:r>
      <w:r w:rsidR="00B00E98">
        <w:t xml:space="preserve">areas of the </w:t>
      </w:r>
      <w:r w:rsidR="00A61724">
        <w:t xml:space="preserve">field site polygons.  These estimates were </w:t>
      </w:r>
      <w:r>
        <w:t>compar</w:t>
      </w:r>
      <w:r w:rsidR="00A61724">
        <w:t>ed</w:t>
      </w:r>
      <w:r>
        <w:t xml:space="preserve"> to the </w:t>
      </w:r>
      <w:r w:rsidR="006658E6">
        <w:t xml:space="preserve">in situ </w:t>
      </w:r>
      <w:r w:rsidR="00684B18">
        <w:t>canopy cover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5D73B139" w:rsidR="00D61588" w:rsidRDefault="00D61588" w:rsidP="00D61588">
      <w:pPr>
        <w:spacing w:line="360" w:lineRule="auto"/>
        <w:jc w:val="both"/>
      </w:pPr>
      <w:bookmarkStart w:id="25" w:name="_Toc394607658"/>
      <w:bookmarkStart w:id="26" w:name="_Toc448324320"/>
      <w:r>
        <w:t>Feature Selection</w:t>
      </w:r>
      <w:bookmarkEnd w:id="25"/>
      <w:bookmarkEnd w:id="26"/>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The line in red shows the correlation threshold value at which the feature clusters were extracted.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27" w:name="_Ref466458068"/>
      <w:bookmarkStart w:id="28" w:name="_Toc394582259"/>
      <w:bookmarkStart w:id="29"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27"/>
      <w:r>
        <w:t xml:space="preserve">  Clustering of correlated features</w:t>
      </w:r>
      <w:bookmarkEnd w:id="28"/>
      <w:bookmarkEnd w:id="29"/>
    </w:p>
    <w:p w14:paraId="2E8FA040" w14:textId="77777777" w:rsidR="00D61588" w:rsidRDefault="00D61588" w:rsidP="00D61588">
      <w:pPr>
        <w:spacing w:line="360" w:lineRule="auto"/>
        <w:jc w:val="both"/>
      </w:pPr>
    </w:p>
    <w:p w14:paraId="3B183BA4" w14:textId="3DA532E5" w:rsidR="00D61588" w:rsidRDefault="00D61588" w:rsidP="0099600B">
      <w:pPr>
        <w:spacing w:line="360" w:lineRule="auto"/>
        <w:jc w:val="both"/>
      </w:pPr>
      <w:r>
        <w:fldChar w:fldCharType="begin"/>
      </w:r>
      <w:r>
        <w:instrText xml:space="preserve"> REF _Ref395121413 \h </w:instrText>
      </w:r>
      <w:r>
        <w:fldChar w:fldCharType="separate"/>
      </w:r>
      <w:r w:rsidR="00832542">
        <w:t xml:space="preserve">Table </w:t>
      </w:r>
      <w:r w:rsidR="00832542">
        <w:rPr>
          <w:noProof/>
        </w:rPr>
        <w:t>5</w:t>
      </w:r>
      <w:r>
        <w:fldChar w:fldCharType="end"/>
      </w:r>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67698383" w:rsidR="00D61588" w:rsidRDefault="00D61588" w:rsidP="003C7A4E">
      <w:pPr>
        <w:pStyle w:val="1Tablecaption"/>
      </w:pPr>
      <w:bookmarkStart w:id="30" w:name="_Ref395121413"/>
      <w:bookmarkStart w:id="31" w:name="_Toc394582241"/>
      <w:bookmarkStart w:id="32"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30"/>
      <w:r>
        <w:t xml:space="preserve">   Ranked clusters</w:t>
      </w:r>
      <w:bookmarkEnd w:id="31"/>
      <w:bookmarkEnd w:id="32"/>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r w:rsidRPr="008E0C3A">
              <w:rPr>
                <w:sz w:val="16"/>
              </w:rPr>
              <w:t xml:space="preserve">rN, nirN, NDVI, RVI, tc2, pc2, </w:t>
            </w:r>
            <w:r w:rsidR="003B0CDA">
              <w:rPr>
                <w:sz w:val="16"/>
              </w:rPr>
              <w:t>nc</w:t>
            </w:r>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NDVI, pc1, EntropyPc1, gN, bN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33" w:name="_Toc394607659"/>
      <w:bookmarkStart w:id="34" w:name="_Toc448324321"/>
      <w:r>
        <w:t>Classification</w:t>
      </w:r>
      <w:bookmarkEnd w:id="33"/>
      <w:bookmarkEnd w:id="34"/>
      <w:r w:rsidR="003638E8">
        <w:t xml:space="preserve"> and Canopy Cover Estimation </w:t>
      </w:r>
    </w:p>
    <w:bookmarkStart w:id="35" w:name="_Ref394403248"/>
    <w:p w14:paraId="268F445C" w14:textId="5EDA45EC" w:rsidR="00D61588" w:rsidRDefault="00D61588" w:rsidP="007022E8">
      <w:pPr>
        <w:spacing w:line="360" w:lineRule="auto"/>
        <w:jc w:val="both"/>
      </w:pPr>
      <w:r>
        <w:fldChar w:fldCharType="begin"/>
      </w:r>
      <w:r>
        <w:instrText xml:space="preserve"> REF _Ref394945112 \h </w:instrText>
      </w:r>
      <w:r>
        <w:fldChar w:fldCharType="separate"/>
      </w:r>
      <w:r w:rsidR="001179C5">
        <w:t xml:space="preserve">Table </w:t>
      </w:r>
      <w:r w:rsidR="001179C5">
        <w:rPr>
          <w:noProof/>
        </w:rPr>
        <w:t>7</w:t>
      </w:r>
      <w:r>
        <w:fldChar w:fldCharType="end"/>
      </w:r>
      <w:r>
        <w:t xml:space="preserve"> compares the performance of the candidate classifiers.  The table results are sorted according to the Mean Absolute canopy cover Error (MAE) in the last column.  Of the performance measures in the table, this is the only one evaluated against the </w:t>
      </w:r>
      <w:r w:rsidR="00844D0F">
        <w:t>in situ canopy cover data</w:t>
      </w:r>
      <w:r>
        <w:t xml:space="preserve">, the rest were evaluated against the </w:t>
      </w:r>
      <w:r w:rsidR="00844D0F">
        <w:t>labelled pixel data</w:t>
      </w:r>
      <w:r>
        <w:t xml:space="preserve">.   </w:t>
      </w:r>
      <w:r w:rsidR="00226C57">
        <w:t>T</w:t>
      </w:r>
      <w:r>
        <w:t>hree</w:t>
      </w:r>
      <w:r w:rsidR="000C2698">
        <w:t>-</w:t>
      </w:r>
      <w:r>
        <w:t xml:space="preserve"> and two</w:t>
      </w:r>
      <w:r w:rsidR="000C2698">
        <w:t>-</w:t>
      </w:r>
      <w:r>
        <w:t>class errors are reported as the class prior weighted errors i.e. the mean of the errors of omission.  Cohen’s Kappa and consumer’s and producer’s accuracies are given for the two</w:t>
      </w:r>
      <w:r w:rsidR="000C2698">
        <w:t>-</w:t>
      </w:r>
      <w:r>
        <w:t xml:space="preserve">class case.  </w:t>
      </w:r>
    </w:p>
    <w:p w14:paraId="643949EB" w14:textId="707BCA8B" w:rsidR="00D61588" w:rsidRDefault="00D61588" w:rsidP="003C7A4E">
      <w:pPr>
        <w:pStyle w:val="1Tablecaption"/>
      </w:pPr>
      <w:bookmarkStart w:id="36" w:name="_Ref394945112"/>
      <w:bookmarkStart w:id="37" w:name="_Ref394945108"/>
      <w:bookmarkStart w:id="38"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36"/>
      <w:r>
        <w:t xml:space="preserve">   Classifier performance comparison</w:t>
      </w:r>
      <w:bookmarkEnd w:id="37"/>
      <w:bookmarkEnd w:id="38"/>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EB61E52"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r w:rsidR="00844D0F">
        <w:rPr>
          <w:rFonts w:ascii="Arial" w:hAnsi="Arial" w:cs="Arial"/>
          <w:sz w:val="16"/>
          <w:szCs w:val="16"/>
        </w:rPr>
        <w:t>in situ canopy cover data</w:t>
      </w:r>
      <w:r>
        <w:rPr>
          <w:rFonts w:ascii="Arial" w:hAnsi="Arial" w:cs="Arial"/>
          <w:sz w:val="16"/>
          <w:szCs w:val="16"/>
        </w:rPr>
        <w:t xml:space="preserve"> (%), SAE = Standard deviation of Absolute canopy cover errors on </w:t>
      </w:r>
      <w:r w:rsidR="00844D0F">
        <w:rPr>
          <w:rFonts w:ascii="Arial" w:hAnsi="Arial" w:cs="Arial"/>
          <w:sz w:val="16"/>
          <w:szCs w:val="16"/>
        </w:rPr>
        <w:t>in situ canopy 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3687ABF8" w:rsidR="00D61588" w:rsidRDefault="00D61588" w:rsidP="005F4C65">
      <w:pPr>
        <w:spacing w:line="360" w:lineRule="auto"/>
        <w:jc w:val="both"/>
      </w:pPr>
      <w:r>
        <w:t>The decision tree three</w:t>
      </w:r>
      <w:r w:rsidR="00745C69">
        <w:t>-</w:t>
      </w:r>
      <w:r>
        <w:t xml:space="preserve">class and </w:t>
      </w:r>
      <w:r w:rsidR="00745C69">
        <w:t>two-class</w:t>
      </w:r>
      <w:r>
        <w:t xml:space="preserve"> confusion matrices and performances</w:t>
      </w:r>
      <w:r w:rsidR="00A07E23">
        <w:t>,</w:t>
      </w:r>
      <w:r>
        <w:t xml:space="preserve"> </w:t>
      </w:r>
      <w:r w:rsidR="00A07E23">
        <w:t xml:space="preserve">obtained from the labelled pixel data, </w:t>
      </w:r>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 xml:space="preserve">canopy cover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 xml:space="preserve">of the in situ canopy cover </w:t>
      </w:r>
      <w:r>
        <w:t>site</w:t>
      </w:r>
      <w:r w:rsidR="00AD4AD0">
        <w:t>s</w:t>
      </w:r>
      <w:r>
        <w:t xml:space="preserve">.  The mean of the absolute canopy cover error is 5.85% with a standard deviation of 4.65%.  </w:t>
      </w:r>
    </w:p>
    <w:p w14:paraId="4866ED7E" w14:textId="77777777" w:rsidR="00D61588" w:rsidRDefault="00D61588" w:rsidP="00D61588"/>
    <w:p w14:paraId="2FB1E59F" w14:textId="796ECEE0" w:rsidR="00D61588" w:rsidRDefault="00D61588" w:rsidP="003C7A4E">
      <w:pPr>
        <w:pStyle w:val="1Tablecaption"/>
      </w:pPr>
      <w:bookmarkStart w:id="39" w:name="_Ref395169572"/>
      <w:bookmarkStart w:id="40"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39"/>
      <w:r>
        <w:t xml:space="preserve">   Decision tree </w:t>
      </w:r>
      <w:r w:rsidR="00745C69">
        <w:t>three-class</w:t>
      </w:r>
      <w:r>
        <w:t xml:space="preserve"> confusion matrix</w:t>
      </w:r>
      <w:bookmarkEnd w:id="40"/>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41" w:name="_Ref395169574"/>
      <w:bookmarkStart w:id="42"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41"/>
      <w:r>
        <w:t xml:space="preserve">   Decision tree </w:t>
      </w:r>
      <w:r w:rsidR="00745C69">
        <w:t>two-class</w:t>
      </w:r>
      <w:r>
        <w:t xml:space="preserve"> confusion matrix</w:t>
      </w:r>
      <w:bookmarkEnd w:id="42"/>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3C7A4E">
      <w:pPr>
        <w:pStyle w:val="1Tablecaption"/>
      </w:pPr>
      <w:bookmarkStart w:id="43" w:name="_Ref395175360"/>
      <w:bookmarkStart w:id="44"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43"/>
      <w:r>
        <w:t xml:space="preserve">   Decision Tree field canopy cover estimates</w:t>
      </w:r>
      <w:bookmarkEnd w:id="44"/>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77777777" w:rsidR="00684F38" w:rsidRPr="00AB1F17" w:rsidRDefault="00684F38" w:rsidP="007C5F60">
            <w:pPr>
              <w:rPr>
                <w:rFonts w:cs="Arial"/>
                <w:sz w:val="16"/>
                <w:szCs w:val="16"/>
              </w:rPr>
            </w:pPr>
            <w:r>
              <w:rPr>
                <w:rFonts w:cs="Arial"/>
                <w:sz w:val="16"/>
                <w:szCs w:val="16"/>
              </w:rPr>
              <w:t>Num.</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4A3ADFEA"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r w:rsidR="00A07E23">
        <w:t xml:space="preserve"> which was morphologically post-processed</w:t>
      </w:r>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r w:rsidR="00A07E23">
        <w:t xml:space="preserve"> for each of the canopy cover ground truth areas (</w:t>
      </w:r>
      <w:r w:rsidR="006330AB">
        <w:t>as described in</w:t>
      </w:r>
      <w:r w:rsidR="00A07E23">
        <w:t xml:space="preserve"> </w:t>
      </w:r>
      <w:r w:rsidR="00A07E23">
        <w:fldChar w:fldCharType="begin"/>
      </w:r>
      <w:r w:rsidR="00A07E23">
        <w:instrText xml:space="preserve"> REF _Ref466457780 \h </w:instrText>
      </w:r>
      <w:r w:rsidR="00A07E23">
        <w:fldChar w:fldCharType="separate"/>
      </w:r>
      <w:r w:rsidR="00A07E23" w:rsidRPr="00F4774D">
        <w:t>Table 1</w:t>
      </w:r>
      <w:r w:rsidR="00A07E23">
        <w:fldChar w:fldCharType="end"/>
      </w:r>
      <w:r w:rsidR="00A07E23">
        <w:t>)</w:t>
      </w:r>
      <w:r>
        <w:t xml:space="preserve">.  </w:t>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45" w:name="_Ref395293945"/>
      <w:bookmarkStart w:id="46"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45"/>
      <w:r>
        <w:t xml:space="preserve">  Groenfontein classification (Habitat: valley thicket with </w:t>
      </w:r>
      <w:r w:rsidR="0084644E" w:rsidRPr="0084644E">
        <w:t>Spekboom</w:t>
      </w:r>
      <w:r>
        <w:t>)</w:t>
      </w:r>
      <w:bookmarkEnd w:id="46"/>
    </w:p>
    <w:p w14:paraId="0D8391A0" w14:textId="77777777" w:rsidR="00D61588" w:rsidRDefault="00D61588" w:rsidP="00D61588"/>
    <w:p w14:paraId="0B764EFE" w14:textId="7EB492DF" w:rsidR="00D61588" w:rsidRDefault="00D9072B" w:rsidP="00D61588">
      <w:r>
        <w:rPr>
          <w:noProof/>
          <w:lang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47"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47"/>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48"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48"/>
    </w:p>
    <w:p w14:paraId="3D386B14" w14:textId="77777777" w:rsidR="00D61588" w:rsidRDefault="00D61588" w:rsidP="00D61588"/>
    <w:p w14:paraId="3870A958" w14:textId="3A051E6D" w:rsidR="00D61588" w:rsidRDefault="009F2AC0" w:rsidP="00DD4674">
      <w:pPr>
        <w:keepNext/>
        <w:keepLines/>
      </w:pPr>
      <w:r>
        <w:rPr>
          <w:noProof/>
          <w:lang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49" w:name="_Ref395293949"/>
      <w:bookmarkStart w:id="50"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49"/>
      <w:r>
        <w:t xml:space="preserve">  Grootkop classification (Habitat: arid thicket with </w:t>
      </w:r>
      <w:r w:rsidR="0084644E" w:rsidRPr="0084644E">
        <w:t>Spekboom</w:t>
      </w:r>
      <w:r>
        <w:t xml:space="preserve"> and Succulent Karoo mosaic)</w:t>
      </w:r>
      <w:bookmarkEnd w:id="50"/>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1A900C9F"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ly, it is clear that there is significant redundanc</w:t>
      </w:r>
      <w:r w:rsidR="00226C57">
        <w:t>y</w:t>
      </w:r>
      <w:r>
        <w:t xml:space="preserve"> amongst the features.  The correlation between the R, G, B and NIR bands is strong (&gt;</w:t>
      </w:r>
      <w:r w:rsidR="005B5335">
        <w:t>0.7</w:t>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360" w:lineRule="auto"/>
        <w:jc w:val="both"/>
      </w:pPr>
    </w:p>
    <w:p w14:paraId="52B970A1" w14:textId="437A319F" w:rsidR="00832542" w:rsidRDefault="00832542">
      <w:pPr>
        <w:spacing w:line="360" w:lineRule="auto"/>
        <w:jc w:val="both"/>
      </w:pPr>
      <w:r>
        <w:t xml:space="preserve">EntropyPc1 is ranked highly (third) in its own cluster, which supports the hypothesis that texture is an important property for mapping vegetation in VHR imagery.  It is, however, the only texture feature in the best eight clusters.  At the 0.5m image resolution, texture will be descriptive of bush clumps more than individual </w:t>
      </w:r>
      <w:r w:rsidRPr="0084644E">
        <w:t>Spekboom</w:t>
      </w:r>
      <w:r>
        <w:t xml:space="preserve"> plants.  The bush clumps vary significantly in their composition and character with habitat and level of degradation.  </w:t>
      </w:r>
      <w:r w:rsidR="00466F14">
        <w:t xml:space="preserve">We </w:t>
      </w:r>
      <w:r w:rsidR="00466F14">
        <w:lastRenderedPageBreak/>
        <w:t xml:space="preserve">believe the paucity of texture features in informative clusters is likely due </w:t>
      </w:r>
      <w:r>
        <w:t xml:space="preserve">to bush clump </w:t>
      </w:r>
      <w:r w:rsidR="00466F14">
        <w:t>and</w:t>
      </w:r>
      <w:r>
        <w:t xml:space="preserve"> shadow variation</w:t>
      </w:r>
      <w:r w:rsidR="00466F14">
        <w:t>s</w:t>
      </w:r>
      <w:r>
        <w:t xml:space="preserve">.    </w:t>
      </w:r>
    </w:p>
    <w:p w14:paraId="2F229F9D" w14:textId="77777777" w:rsidR="00832542" w:rsidRDefault="00832542">
      <w:pPr>
        <w:spacing w:line="360" w:lineRule="auto"/>
        <w:jc w:val="both"/>
      </w:pPr>
    </w:p>
    <w:p w14:paraId="5E521CAE" w14:textId="747AADEE" w:rsidR="00832542" w:rsidRDefault="00832542">
      <w:pPr>
        <w:spacing w:line="360" w:lineRule="auto"/>
        <w:jc w:val="both"/>
      </w:pPr>
      <w:r>
        <w:t xml:space="preserve">The importance of bN </w:t>
      </w:r>
      <w:r w:rsidR="00B97EB6">
        <w:t>was</w:t>
      </w:r>
      <w:r>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r w:rsidR="007D3D69">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p>
    <w:p w14:paraId="0F232677" w14:textId="77777777" w:rsidR="00832542" w:rsidRDefault="00832542">
      <w:pPr>
        <w:spacing w:line="360" w:lineRule="auto"/>
        <w:jc w:val="both"/>
      </w:pPr>
    </w:p>
    <w:p w14:paraId="3FF32ACB" w14:textId="3363D4A1" w:rsidR="00832542" w:rsidRDefault="005B5335" w:rsidP="003C7A4E">
      <w:pPr>
        <w:spacing w:line="360" w:lineRule="auto"/>
        <w:jc w:val="both"/>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 with each other as is expected.</w:t>
      </w:r>
    </w:p>
    <w:p w14:paraId="7A127FA0" w14:textId="77777777" w:rsidR="00832542" w:rsidRDefault="00832542" w:rsidP="003C7A4E">
      <w:pPr>
        <w:spacing w:line="360" w:lineRule="auto"/>
        <w:jc w:val="both"/>
      </w:pPr>
    </w:p>
    <w:p w14:paraId="18922345" w14:textId="6E2410AB" w:rsidR="00A14171" w:rsidRDefault="00264141" w:rsidP="003C7A4E">
      <w:pPr>
        <w:spacing w:line="360" w:lineRule="auto"/>
        <w:jc w:val="both"/>
      </w:pPr>
      <w:r>
        <w:t xml:space="preserve">The NDVI, pc1, EntropyPc1, gN, bN and </w:t>
      </w:r>
      <w:r w:rsidR="003B0CDA">
        <w:t>nc</w:t>
      </w:r>
      <w:r>
        <w:t xml:space="preserve">2 features were selected from the top six clusters.  </w:t>
      </w:r>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p>
    <w:p w14:paraId="515020CD" w14:textId="77777777" w:rsidR="00A14171" w:rsidRDefault="00A14171" w:rsidP="003C7A4E">
      <w:pPr>
        <w:spacing w:line="360" w:lineRule="auto"/>
      </w:pPr>
    </w:p>
    <w:p w14:paraId="32B707C0" w14:textId="3FB3004B" w:rsidR="00832542" w:rsidRDefault="00832542" w:rsidP="003C7A4E">
      <w:pPr>
        <w:pStyle w:val="Heading2"/>
      </w:pPr>
      <w:r>
        <w:t>Classification</w:t>
      </w:r>
      <w:r w:rsidR="00E5222F">
        <w:t xml:space="preserve"> and Canopy Cover Estimation</w:t>
      </w:r>
    </w:p>
    <w:p w14:paraId="202CD2B6" w14:textId="6B4EEF46" w:rsidR="007022E8" w:rsidRDefault="007022E8">
      <w:pPr>
        <w:spacing w:line="360" w:lineRule="auto"/>
        <w:jc w:val="both"/>
      </w:pPr>
      <w:r>
        <w:t xml:space="preserve">With the exception of the Bayes N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Tree class overlapping substantially with the Background class.  Errors due to Tree samples being </w:t>
      </w:r>
      <w:r>
        <w:lastRenderedPageBreak/>
        <w:t xml:space="preserve">assigned to the Background class, and vice versa, are negated when the tree class is lumped into the Background class.  </w:t>
      </w:r>
    </w:p>
    <w:p w14:paraId="42C372BC" w14:textId="77777777" w:rsidR="007022E8" w:rsidRDefault="007022E8" w:rsidP="007022E8">
      <w:pPr>
        <w:spacing w:line="360" w:lineRule="auto"/>
        <w:jc w:val="both"/>
      </w:pPr>
    </w:p>
    <w:p w14:paraId="5F157561" w14:textId="1BE43EEE" w:rsidR="007022E8" w:rsidRDefault="007022E8" w:rsidP="007022E8">
      <w:pPr>
        <w:spacing w:line="360" w:lineRule="auto"/>
        <w:jc w:val="both"/>
      </w:pPr>
      <w:r>
        <w:t xml:space="preserve">Of the performance measures in </w:t>
      </w:r>
      <w:r>
        <w:fldChar w:fldCharType="begin"/>
      </w:r>
      <w:r>
        <w:instrText xml:space="preserve"> REF _Ref394945112 \h </w:instrText>
      </w:r>
      <w:r>
        <w:fldChar w:fldCharType="separate"/>
      </w:r>
      <w:r>
        <w:t xml:space="preserve">Table </w:t>
      </w:r>
      <w:r>
        <w:rPr>
          <w:noProof/>
        </w:rPr>
        <w:t>7</w:t>
      </w:r>
      <w:r>
        <w:fldChar w:fldCharType="end"/>
      </w:r>
      <w:r>
        <w:t xml:space="preserve">, the MAE is considered the most important for classifier comparison as it has the most direct relationship with actual canopy cover mapping accuracy over the study area.  Taking the MAE and image ground truth performance into account, the decision tree was selected as the final classifier.  It has the best </w:t>
      </w:r>
      <w:r w:rsidR="00596E0C">
        <w:t>canopy cover</w:t>
      </w:r>
      <w:r>
        <w:t xml:space="preserve"> performance and is the second fastest option, being marginally slower than the Bayes Normal classifier.  While it is one of the poorer performers on the </w:t>
      </w:r>
      <w:r w:rsidR="00596E0C">
        <w:t>labelled pixel data</w:t>
      </w:r>
      <w:r>
        <w:t xml:space="preserve">, it still has a very good accuracy on this data.  </w:t>
      </w:r>
      <w:r w:rsidR="004B4354" w:rsidDel="004B4354">
        <w:t xml:space="preserve"> </w:t>
      </w:r>
      <w:r w:rsidR="000D48A5" w:rsidDel="000D48A5">
        <w:t xml:space="preserve"> </w:t>
      </w:r>
    </w:p>
    <w:p w14:paraId="5A567B42" w14:textId="77777777" w:rsidR="007022E8" w:rsidRDefault="007022E8" w:rsidP="000767DC">
      <w:pPr>
        <w:spacing w:line="360" w:lineRule="auto"/>
        <w:jc w:val="both"/>
      </w:pPr>
    </w:p>
    <w:p w14:paraId="0E5EDDA3" w14:textId="188E65F1" w:rsidR="00D52290" w:rsidRDefault="000D48A5" w:rsidP="007C1081">
      <w:pPr>
        <w:spacing w:line="360" w:lineRule="auto"/>
        <w:jc w:val="both"/>
      </w:pPr>
      <w:r>
        <w:t xml:space="preserve">The classifier performs well in the Groenfontein, Matjiesvlei and Grootkop areas, but underestimated canopy cover in all the Rooiberg sites.  </w:t>
      </w:r>
      <w:r w:rsidR="007C1081">
        <w:t xml:space="preserve">As a result of 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r>
        <w:t>We believe t</w:t>
      </w:r>
      <w:r w:rsidR="007C1081">
        <w:t xml:space="preserve">his helps explain the canopy cover underestimation in this area. </w:t>
      </w:r>
      <w:r w:rsidR="00D52290">
        <w:t xml:space="preserve"> </w:t>
      </w:r>
    </w:p>
    <w:p w14:paraId="13827102" w14:textId="77777777" w:rsidR="00D52290" w:rsidRDefault="00D52290" w:rsidP="007C1081">
      <w:pPr>
        <w:spacing w:line="360" w:lineRule="auto"/>
        <w:jc w:val="both"/>
      </w:pPr>
    </w:p>
    <w:p w14:paraId="5BCB3149" w14:textId="3E77D0DE" w:rsidR="007C1081" w:rsidRDefault="00C9567E" w:rsidP="007C1081">
      <w:pPr>
        <w:spacing w:line="360" w:lineRule="auto"/>
        <w:jc w:val="both"/>
      </w:pPr>
      <w:r>
        <w:t xml:space="preserve">A visual inspection of the canopy cover map did reveal some spatial variation over the study area.  </w:t>
      </w:r>
      <w:r w:rsidR="00D52290">
        <w:fldChar w:fldCharType="begin"/>
      </w:r>
      <w:r w:rsidR="00D52290">
        <w:instrText xml:space="preserve"> REF _Ref395293945 \h  \* MERGEFORMAT </w:instrText>
      </w:r>
      <w:r w:rsidR="00D52290">
        <w:fldChar w:fldCharType="separate"/>
      </w:r>
      <w:r w:rsidR="00D52290">
        <w:t xml:space="preserve">Figure </w:t>
      </w:r>
      <w:r w:rsidR="00D52290">
        <w:rPr>
          <w:noProof/>
        </w:rPr>
        <w:t>6</w:t>
      </w:r>
      <w:r w:rsidR="00D52290">
        <w:fldChar w:fldCharType="end"/>
      </w:r>
      <w:r w:rsidR="00D52290">
        <w:t xml:space="preserve"> to </w:t>
      </w:r>
      <w:r w:rsidR="00D52290">
        <w:fldChar w:fldCharType="begin"/>
      </w:r>
      <w:r w:rsidR="00D52290">
        <w:instrText xml:space="preserve"> REF _Ref395293949 \h  \* MERGEFORMAT </w:instrText>
      </w:r>
      <w:r w:rsidR="00D52290">
        <w:fldChar w:fldCharType="separate"/>
      </w:r>
      <w:r w:rsidR="00D52290">
        <w:t xml:space="preserve">Figure </w:t>
      </w:r>
      <w:r w:rsidR="00D52290">
        <w:rPr>
          <w:noProof/>
        </w:rPr>
        <w:t>9</w:t>
      </w:r>
      <w:r w:rsidR="00D52290">
        <w:fldChar w:fldCharType="end"/>
      </w:r>
      <w:r w:rsidR="00D52290">
        <w:t xml:space="preserve"> show close-up canopy cover map examples for each of the canopy cover ground truth areas (as described in </w:t>
      </w:r>
      <w:r w:rsidR="00D52290">
        <w:fldChar w:fldCharType="begin"/>
      </w:r>
      <w:r w:rsidR="00D52290">
        <w:instrText xml:space="preserve"> REF _Ref466457780 \h </w:instrText>
      </w:r>
      <w:r w:rsidR="00D52290">
        <w:fldChar w:fldCharType="separate"/>
      </w:r>
      <w:r w:rsidR="00D52290" w:rsidRPr="00F4774D">
        <w:t>Table 1</w:t>
      </w:r>
      <w:r w:rsidR="00D52290">
        <w:fldChar w:fldCharType="end"/>
      </w:r>
      <w:r w:rsidR="00D52290">
        <w:t xml:space="preserve">).  </w:t>
      </w:r>
      <w:r w:rsidR="00D52290">
        <w:t>Arid areas</w:t>
      </w:r>
      <w:r>
        <w:t xml:space="preserve">, such as Rooiberg, </w:t>
      </w:r>
      <w:r w:rsidR="00D52290">
        <w:t>seem more prone to underestimation, p</w:t>
      </w:r>
      <w:r>
        <w:t>robably</w:t>
      </w:r>
      <w:r w:rsidR="00D52290">
        <w:t xml:space="preserve"> due to spectral mixing occurring with bare ground around the canopy borders and also due to the smaller and less dense stands occurring in these areas.  Conversely, there </w:t>
      </w:r>
      <w:r>
        <w:t>tends</w:t>
      </w:r>
      <w:r w:rsidR="00D52290">
        <w:t xml:space="preserve"> to be a slight overestimation in more densely vegetated areas.  Confusion due to spectral mixing with other green vegetation </w:t>
      </w:r>
      <w:r>
        <w:t>being</w:t>
      </w:r>
      <w:r w:rsidR="00D52290">
        <w:t xml:space="preserve"> the likely cause.  In general however, the canopy cover map appears accurate over the study area.  </w:t>
      </w:r>
      <w:r w:rsidR="007C1081">
        <w:t xml:space="preserve"> </w:t>
      </w:r>
    </w:p>
    <w:p w14:paraId="12C38134" w14:textId="77777777" w:rsidR="002C7CA1" w:rsidRDefault="002C7CA1" w:rsidP="007C1081">
      <w:pPr>
        <w:spacing w:line="360" w:lineRule="auto"/>
        <w:jc w:val="both"/>
      </w:pPr>
    </w:p>
    <w:p w14:paraId="4AFB633D" w14:textId="23ABA90E" w:rsidR="002C7CA1" w:rsidRDefault="002C6C67" w:rsidP="002C7CA1">
      <w:pPr>
        <w:spacing w:line="360" w:lineRule="auto"/>
        <w:jc w:val="both"/>
      </w:pPr>
      <w:r>
        <w:t xml:space="preserve">This study is one of few examples of vegetation mapping using VHR imagery over a large area </w:t>
      </w:r>
      <w: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 "schema" : "https://github.com/citation-style-language/schema/raw/master/csl-citation.json" }</w:instrText>
      </w:r>
      <w:r>
        <w:fldChar w:fldCharType="separate"/>
      </w:r>
      <w:r w:rsidRPr="00DF6845">
        <w:rPr>
          <w:noProof/>
        </w:rPr>
        <w:t>(Eisfelder, Kuenzer, and Dech 2012; Lu 2006)</w:t>
      </w:r>
      <w:r>
        <w:fldChar w:fldCharType="end"/>
      </w:r>
      <w:r>
        <w:t xml:space="preserve">.  </w:t>
      </w:r>
      <w:r w:rsidR="002C7CA1">
        <w:t xml:space="preserve">While the mapping accuracies achieved compare well with related studies </w:t>
      </w:r>
      <w:r w:rsidR="002C7CA1">
        <w:fldChar w:fldCharType="begin" w:fldLock="1"/>
      </w:r>
      <w:r w:rsidR="007D3D6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 "schema" : "https://github.com/citation-style-language/schema/raw/master/csl-citation.json" }</w:instrText>
      </w:r>
      <w:r w:rsidR="002C7CA1">
        <w:fldChar w:fldCharType="separate"/>
      </w:r>
      <w:r w:rsidR="00DF6845" w:rsidRPr="00DF6845">
        <w:rPr>
          <w:noProof/>
        </w:rPr>
        <w:t>(Ghosh and Joshi 2014; Heumann 2011; Baraldi et al. 2010; Johansen et al. 2007; Mehner et al. 2004)</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r w:rsidR="007D3D6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 "schema" : "https://github.com/citation-style-language/schema/raw/master/csl-citation.json" }</w:instrText>
      </w:r>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could be don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lastRenderedPageBreak/>
        <w:t>Conclusions</w:t>
      </w:r>
    </w:p>
    <w:p w14:paraId="0D87BE0D" w14:textId="50BBD05A" w:rsidR="00D61588" w:rsidRDefault="00436BA0" w:rsidP="00D61588">
      <w:pPr>
        <w:spacing w:line="360" w:lineRule="auto"/>
        <w:jc w:val="both"/>
      </w:pPr>
      <w:r>
        <w:t>Accurate Spekboom canopy cover estimates were obtained across the study area using a per-pixel classification approach.  Homogenisation to</w:t>
      </w:r>
      <w:r w:rsidR="001C6C2F">
        <w:t xml:space="preserve"> </w:t>
      </w:r>
      <w:r w:rsidR="004F3147">
        <w:t xml:space="preserve">surface reflectance by calibration with 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spectral, textural and vegetation index type measures,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 xml:space="preserve">produced the best canopy cover accuracy, and was </w:t>
      </w:r>
      <w:r w:rsidR="00B844BE">
        <w:t xml:space="preserve">subsequently </w:t>
      </w:r>
      <w:r w:rsidR="005D4458">
        <w:t>used</w:t>
      </w:r>
      <w:r w:rsidR="00272CF7">
        <w:t xml:space="preserve"> to produce a map of the study area</w:t>
      </w:r>
      <w:r w:rsidR="00D61588">
        <w:t xml:space="preserve">.   </w:t>
      </w:r>
      <w:r w:rsidR="0016373F">
        <w:t>A</w:t>
      </w:r>
      <w:r w:rsidR="00D61588">
        <w:t xml:space="preserve"> mean absolute canopy cover error of 5.86% over 20 ground truth sites</w:t>
      </w:r>
      <w:r w:rsidR="0016373F">
        <w:t xml:space="preserve"> was achieved</w:t>
      </w:r>
      <w:r w:rsidR="00D61588">
        <w:t xml:space="preserve">.  </w:t>
      </w:r>
    </w:p>
    <w:p w14:paraId="2B92BD95" w14:textId="77777777" w:rsidR="00D61588" w:rsidRDefault="00D61588" w:rsidP="00D61588">
      <w:pPr>
        <w:spacing w:line="360" w:lineRule="auto"/>
        <w:jc w:val="both"/>
      </w:pPr>
    </w:p>
    <w:p w14:paraId="15C41FA4" w14:textId="1DA7DC0C" w:rsidR="00D61588" w:rsidRDefault="00D61588" w:rsidP="00A97FDA">
      <w:pPr>
        <w:spacing w:line="360" w:lineRule="auto"/>
        <w:jc w:val="both"/>
      </w:pPr>
      <w:r>
        <w:t xml:space="preserve">While some variation in the </w:t>
      </w:r>
      <w:r w:rsidR="0016373F">
        <w:t xml:space="preserve">canopy cover </w:t>
      </w:r>
      <w:r>
        <w:t xml:space="preserve">accuracy was observed </w:t>
      </w:r>
      <w:r w:rsidR="00F7435E">
        <w:t>over different habitats</w:t>
      </w:r>
      <w:r>
        <w:t xml:space="preserve">, the classifier </w:t>
      </w:r>
      <w:r w:rsidR="00B844BE">
        <w:t xml:space="preserve">performance </w:t>
      </w:r>
      <w:r>
        <w:t xml:space="preserve">was </w:t>
      </w:r>
      <w:r w:rsidR="00B844BE">
        <w:t>consistent over the study area in general</w:t>
      </w:r>
      <w:r w:rsidR="0016373F">
        <w:t>.</w:t>
      </w:r>
      <w:r>
        <w:t xml:space="preserve">   By incorporating ground truth from new areas, the techniques used to produce this map </w:t>
      </w:r>
      <w:r w:rsidR="00B9460B">
        <w:t xml:space="preserve">could </w:t>
      </w:r>
      <w:r>
        <w:t xml:space="preserve">be </w:t>
      </w:r>
      <w:r w:rsidR="002C7CA1">
        <w:t xml:space="preserve">applied </w:t>
      </w:r>
      <w:r>
        <w:t>to the rest of the thicket biome</w:t>
      </w:r>
      <w:r w:rsidR="002C7CA1">
        <w:t>.</w:t>
      </w:r>
      <w:r w:rsidR="00000924">
        <w:t xml:space="preserve">  </w:t>
      </w:r>
      <w:r>
        <w:t xml:space="preserve">The availability of a </w:t>
      </w:r>
      <w:r w:rsidR="0084644E" w:rsidRPr="0084644E">
        <w:t>Spekboom</w:t>
      </w:r>
      <w:r>
        <w:t xml:space="preserve"> canopy cover map</w:t>
      </w:r>
      <w:r w:rsidR="00A97FDA">
        <w:t>ping technique</w:t>
      </w:r>
      <w:r>
        <w:t xml:space="preserve"> will be a valuable starting point for developing measures of other environmental variables such as biomass and biodiversity </w:t>
      </w:r>
      <w:r>
        <w:fldChar w:fldCharType="begin" w:fldLock="1"/>
      </w:r>
      <w:r w:rsidR="007D3D6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bookmarkEnd w:id="35"/>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2F3A87E5"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59305F">
        <w:t xml:space="preserve"> </w:t>
      </w:r>
      <w:r w:rsidR="0059305F" w:rsidRPr="0059305F">
        <w:t xml:space="preserve">This work was supported by funding from the Department of Environmental Affairs (DEA) via the Working for Natural Resources Programme.  </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51" w:name="_Toc107741055"/>
      <w:r>
        <w:br w:type="page"/>
      </w:r>
      <w:bookmarkStart w:id="52" w:name="_Toc394607669"/>
      <w:bookmarkStart w:id="53"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046186" w:rsidRDefault="00046186" w:rsidP="00D61588"/>
                  </w:txbxContent>
                </v:textbox>
              </v:rect>
            </w:pict>
          </mc:Fallback>
        </mc:AlternateContent>
      </w:r>
      <w:bookmarkStart w:id="54" w:name="_Toc347323090"/>
      <w:bookmarkEnd w:id="51"/>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046186" w:rsidRDefault="00046186" w:rsidP="00D61588"/>
                  </w:txbxContent>
                </v:textbox>
              </v:rect>
            </w:pict>
          </mc:Fallback>
        </mc:AlternateContent>
      </w:r>
      <w:r w:rsidRPr="0002729A">
        <w:t>REFERENCES</w:t>
      </w:r>
      <w:bookmarkEnd w:id="52"/>
      <w:bookmarkEnd w:id="53"/>
      <w:bookmarkEnd w:id="54"/>
    </w:p>
    <w:p w14:paraId="79EBEDDB" w14:textId="2A320865" w:rsidR="007D3D69" w:rsidRPr="007D3D69" w:rsidRDefault="00D61588" w:rsidP="007D3D69">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7D3D69" w:rsidRPr="007D3D69">
        <w:rPr>
          <w:noProof/>
        </w:rPr>
        <w:t xml:space="preserve">Adie, H., and R.I. Yeaton. 2013. “Regeneration Dynamics in Arid Subtropical Thicket, South Africa.” </w:t>
      </w:r>
      <w:r w:rsidR="007D3D69" w:rsidRPr="007D3D69">
        <w:rPr>
          <w:i/>
          <w:iCs/>
          <w:noProof/>
        </w:rPr>
        <w:t>South African Journal of Botany</w:t>
      </w:r>
      <w:r w:rsidR="007D3D69" w:rsidRPr="007D3D69">
        <w:rPr>
          <w:noProof/>
        </w:rPr>
        <w:t xml:space="preserve"> 88 (September). South African Association of Botanists: 80–85. doi:10.1016/j.sajb.2013.05.010.</w:t>
      </w:r>
    </w:p>
    <w:p w14:paraId="6B10D3E8"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Amorós López, J., E. Izquierdo Verdiguier, L. Gómez Chova, J. Muñoz Marí, J.Z. Rodríguez Barreiro, G. Camps Valls, and J. Calpe Maravilla. 2011. “Land Cover Classification of VHR Airborne Images for Citrus Grove Identification.” </w:t>
      </w:r>
      <w:r w:rsidRPr="007D3D69">
        <w:rPr>
          <w:i/>
          <w:iCs/>
          <w:noProof/>
        </w:rPr>
        <w:t>ISPRS Journal of Photogrammetry and Remote Sensing</w:t>
      </w:r>
      <w:r w:rsidRPr="007D3D69">
        <w:rPr>
          <w:noProof/>
        </w:rPr>
        <w:t xml:space="preserve"> 66 (1). Elsevier B.V.: 115–123. doi:10.1016/j.isprsjprs.2010.09.008.</w:t>
      </w:r>
    </w:p>
    <w:p w14:paraId="7F9E541A"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7D3D69">
        <w:rPr>
          <w:i/>
          <w:iCs/>
          <w:noProof/>
        </w:rPr>
        <w:t>IEEE Transactions on Geoscience and Remote Sensing</w:t>
      </w:r>
      <w:r w:rsidRPr="007D3D69">
        <w:rPr>
          <w:noProof/>
        </w:rPr>
        <w:t xml:space="preserve"> 48 (3): 1299–1325.</w:t>
      </w:r>
    </w:p>
    <w:p w14:paraId="780D6E24"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7D3D69">
        <w:rPr>
          <w:i/>
          <w:iCs/>
          <w:noProof/>
        </w:rPr>
        <w:t>IEEE Transactions on Geoscience and Remote Sensing</w:t>
      </w:r>
      <w:r w:rsidRPr="007D3D69">
        <w:rPr>
          <w:noProof/>
        </w:rPr>
        <w:t xml:space="preserve"> 53 (10): 5690–5708. doi:10.1109/TGRS.2015.2428197.</w:t>
      </w:r>
    </w:p>
    <w:p w14:paraId="36474F4B"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ishop, Christopher M. 2003. </w:t>
      </w:r>
      <w:r w:rsidRPr="007D3D69">
        <w:rPr>
          <w:i/>
          <w:iCs/>
          <w:noProof/>
        </w:rPr>
        <w:t>Neural Networks for Pattern Recognition</w:t>
      </w:r>
      <w:r w:rsidRPr="007D3D69">
        <w:rPr>
          <w:noProof/>
        </w:rPr>
        <w:t>. New York: Oxford University Press. doi:10.1002/0470854774.</w:t>
      </w:r>
    </w:p>
    <w:p w14:paraId="68B9BF98"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lauensteiner, Philipp, Horst Wildenauer, Allan Hanbury, and Martin Kampel. 2006. “On Colour Spaces for Change Detection and Shadow Suppression.” In </w:t>
      </w:r>
      <w:r w:rsidRPr="007D3D69">
        <w:rPr>
          <w:i/>
          <w:iCs/>
          <w:noProof/>
        </w:rPr>
        <w:t>Computer Vision Winter Workshop 2006</w:t>
      </w:r>
      <w:r w:rsidRPr="007D3D69">
        <w:rPr>
          <w:noProof/>
        </w:rPr>
        <w:t>, edited by Ondrej Chum and Vojtech Franc, 1–6. Telc, Czech Republic: Czech Pattern Recognition Society.</w:t>
      </w:r>
    </w:p>
    <w:p w14:paraId="38F811C5"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7D3D69">
        <w:rPr>
          <w:i/>
          <w:iCs/>
          <w:noProof/>
        </w:rPr>
        <w:t>28th Asian Conference on Remote Sensing 2007, ACRS 2007</w:t>
      </w:r>
      <w:r w:rsidRPr="007D3D69">
        <w:rPr>
          <w:noProof/>
        </w:rPr>
        <w:t>, 1:551–556.</w:t>
      </w:r>
    </w:p>
    <w:p w14:paraId="1FCE8D75"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radski, G. 2000. “The OpenCV Library.” </w:t>
      </w:r>
      <w:r w:rsidRPr="007D3D69">
        <w:rPr>
          <w:i/>
          <w:iCs/>
          <w:noProof/>
        </w:rPr>
        <w:t>Dr. Dobb’s Journal of Software Tools</w:t>
      </w:r>
      <w:r w:rsidRPr="007D3D69">
        <w:rPr>
          <w:noProof/>
        </w:rPr>
        <w:t xml:space="preserve"> 25 (120): 122–125.</w:t>
      </w:r>
    </w:p>
    <w:p w14:paraId="521581A4"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reiman, Leo. 1996. “Bagging Predictors.” </w:t>
      </w:r>
      <w:r w:rsidRPr="007D3D69">
        <w:rPr>
          <w:i/>
          <w:iCs/>
          <w:noProof/>
        </w:rPr>
        <w:t>Machine Learning</w:t>
      </w:r>
      <w:r w:rsidRPr="007D3D69">
        <w:rPr>
          <w:noProof/>
        </w:rPr>
        <w:t xml:space="preserve"> 24 (2): 123–140.</w:t>
      </w:r>
    </w:p>
    <w:p w14:paraId="1E1B5D00"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reiman, Leo. 2001. “Random Forests.” </w:t>
      </w:r>
      <w:r w:rsidRPr="007D3D69">
        <w:rPr>
          <w:i/>
          <w:iCs/>
          <w:noProof/>
        </w:rPr>
        <w:t>Machine Learning</w:t>
      </w:r>
      <w:r w:rsidRPr="007D3D69">
        <w:rPr>
          <w:noProof/>
        </w:rPr>
        <w:t xml:space="preserve"> 45 (1): 5–32. doi:10.1023/A:1010933404324.</w:t>
      </w:r>
    </w:p>
    <w:p w14:paraId="1ACB9C79"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reiman, Leo, J. Friedman, R. Olshen, and C. Stone. 1984. </w:t>
      </w:r>
      <w:r w:rsidRPr="007D3D69">
        <w:rPr>
          <w:i/>
          <w:iCs/>
          <w:noProof/>
        </w:rPr>
        <w:t>Classification and Regression Trees</w:t>
      </w:r>
      <w:r w:rsidRPr="007D3D69">
        <w:rPr>
          <w:noProof/>
        </w:rPr>
        <w:t>. Calif.: Wadsworth.</w:t>
      </w:r>
    </w:p>
    <w:p w14:paraId="103E8EC6"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Burges, Christopher J.C. 1998. “A Tutorial on Support Vector Machines for Pattern Recognition.” </w:t>
      </w:r>
      <w:r w:rsidRPr="007D3D69">
        <w:rPr>
          <w:i/>
          <w:iCs/>
          <w:noProof/>
        </w:rPr>
        <w:t>Data Mining and Knowledge Discovery</w:t>
      </w:r>
      <w:r w:rsidRPr="007D3D69">
        <w:rPr>
          <w:noProof/>
        </w:rPr>
        <w:t xml:space="preserve"> 2 (2): 121–167. doi:10.1023/A:1009715923555.</w:t>
      </w:r>
    </w:p>
    <w:p w14:paraId="4AF7F9FA"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7D3D69">
        <w:rPr>
          <w:i/>
          <w:iCs/>
          <w:noProof/>
        </w:rPr>
        <w:t>Restoration Ecology</w:t>
      </w:r>
      <w:r w:rsidRPr="007D3D69">
        <w:rPr>
          <w:noProof/>
        </w:rPr>
        <w:t xml:space="preserve"> 20 (1): 56–64. doi:10.1111/j.1526-100X.2010.00746.x.</w:t>
      </w:r>
    </w:p>
    <w:p w14:paraId="263DC091"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lastRenderedPageBreak/>
        <w:t xml:space="preserve">de Castro, Ana Isabel, Montserrat Jurado-Expósito, J. M. Peña-Barragán, and Francisca López-Granados. 2012. “Airborne Multi-Spectral Imagery for Mapping Cruciferous Weeds in Cereal and Legume Crops.” </w:t>
      </w:r>
      <w:r w:rsidRPr="007D3D69">
        <w:rPr>
          <w:i/>
          <w:iCs/>
          <w:noProof/>
        </w:rPr>
        <w:t>Precision Agriculture</w:t>
      </w:r>
      <w:r w:rsidRPr="007D3D69">
        <w:rPr>
          <w:noProof/>
        </w:rPr>
        <w:t xml:space="preserve"> 13 (3): 302–321. doi:10.1007/s11119-011-9247-0.</w:t>
      </w:r>
    </w:p>
    <w:p w14:paraId="2A113EDD"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Duin, R P W, and David M. J. Tax. 2005. “Statistical Pattern Recognition.” In </w:t>
      </w:r>
      <w:r w:rsidRPr="007D3D69">
        <w:rPr>
          <w:i/>
          <w:iCs/>
          <w:noProof/>
        </w:rPr>
        <w:t>Handbook of Pattern Recognition and Computer Vision, 3rd Ed.</w:t>
      </w:r>
      <w:r w:rsidRPr="007D3D69">
        <w:rPr>
          <w:noProof/>
        </w:rPr>
        <w:t>, edited by CH Chen and PSP Wang, 1–21. Singapore: World Scientific. doi:10.1142/9789812775320_0001.</w:t>
      </w:r>
    </w:p>
    <w:p w14:paraId="72A562F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Eisfelder, Christina, Claudia Kuenzer, and Stefan Dech. 2012. “Derivation of Biomass Information for Semi-Arid Areas Using Remote-Sensing Data.” </w:t>
      </w:r>
      <w:r w:rsidRPr="007D3D69">
        <w:rPr>
          <w:i/>
          <w:iCs/>
          <w:noProof/>
        </w:rPr>
        <w:t>International Journal of Remote Sensing</w:t>
      </w:r>
      <w:r w:rsidRPr="007D3D69">
        <w:rPr>
          <w:noProof/>
        </w:rPr>
        <w:t xml:space="preserve"> 33 (9): 2937–2984.</w:t>
      </w:r>
    </w:p>
    <w:p w14:paraId="4DD3D21D"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Gates, David M. 1980. </w:t>
      </w:r>
      <w:r w:rsidRPr="007D3D69">
        <w:rPr>
          <w:i/>
          <w:iCs/>
          <w:noProof/>
        </w:rPr>
        <w:t>Biophysical Ecology</w:t>
      </w:r>
      <w:r w:rsidRPr="007D3D69">
        <w:rPr>
          <w:noProof/>
        </w:rPr>
        <w:t>. Springer Advanced Texts in Life Sciences. New York: Springer. doi:10.1007/978-1-4612-6024-0.</w:t>
      </w:r>
    </w:p>
    <w:p w14:paraId="52307794"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GDAL Development Team. 2014. “Geospatial Data Abstraction Library.” </w:t>
      </w:r>
      <w:r w:rsidRPr="007D3D69">
        <w:rPr>
          <w:i/>
          <w:iCs/>
          <w:noProof/>
        </w:rPr>
        <w:t>Open Source Geospatial Foundation</w:t>
      </w:r>
      <w:r w:rsidRPr="007D3D69">
        <w:rPr>
          <w:noProof/>
        </w:rPr>
        <w:t>. http://www.gdal.org/.</w:t>
      </w:r>
    </w:p>
    <w:p w14:paraId="286848D3"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Ghosh, Aniruddha, and P.K. Joshi. 2014. “A Comparison of Selected Classification Algorithms for Mapping Bamboo Patches in Lower Gangetic Plains Using Very High Resolution WorldView 2 Imagery.” </w:t>
      </w:r>
      <w:r w:rsidRPr="007D3D69">
        <w:rPr>
          <w:i/>
          <w:iCs/>
          <w:noProof/>
        </w:rPr>
        <w:t>International Journal of Applied Earth Observation and Geoinformation</w:t>
      </w:r>
      <w:r w:rsidRPr="007D3D69">
        <w:rPr>
          <w:noProof/>
        </w:rPr>
        <w:t xml:space="preserve"> 26 (February). Elsevier B.V.: 298–311. doi:10.1016/j.jag.2013.08.011.</w:t>
      </w:r>
    </w:p>
    <w:p w14:paraId="43BE9B3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Hand, David J, and Kerning Yu. 2001. “Idiot’s Bayes - Not So Stupid After All?” </w:t>
      </w:r>
      <w:r w:rsidRPr="007D3D69">
        <w:rPr>
          <w:i/>
          <w:iCs/>
          <w:noProof/>
        </w:rPr>
        <w:t>International Statisitical Review</w:t>
      </w:r>
      <w:r w:rsidRPr="007D3D69">
        <w:rPr>
          <w:noProof/>
        </w:rPr>
        <w:t xml:space="preserve"> 69 (3): 385–398.</w:t>
      </w:r>
    </w:p>
    <w:p w14:paraId="02569C81"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Heumann, B. W. 2011. “Satellite Remote Sensing of Mangrove Forests: Recent Advances and Future Opportunities.” </w:t>
      </w:r>
      <w:r w:rsidRPr="007D3D69">
        <w:rPr>
          <w:i/>
          <w:iCs/>
          <w:noProof/>
        </w:rPr>
        <w:t>Progress in Physical Geography</w:t>
      </w:r>
      <w:r w:rsidRPr="007D3D69">
        <w:rPr>
          <w:noProof/>
        </w:rPr>
        <w:t xml:space="preserve"> 35 (1): 87–108. doi:10.1177/0309133310385371.</w:t>
      </w:r>
    </w:p>
    <w:p w14:paraId="4FBEA175"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Intergraph. 2008. “Digital Mapping Camera System.” Huntsville, USA: Intergraph. http://www.geospace.co.za/pdf/DMC Brochure.pdf.</w:t>
      </w:r>
    </w:p>
    <w:p w14:paraId="5F44DFDE"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Jain, Anil K, Robert P W Duin, and Jianchang Mao. 2000. “Statistical Pattern Recognition: A Review.” </w:t>
      </w:r>
      <w:r w:rsidRPr="007D3D69">
        <w:rPr>
          <w:i/>
          <w:iCs/>
          <w:noProof/>
        </w:rPr>
        <w:t>IEEE Transactions on Pattern Analysis and Machine Intelligence</w:t>
      </w:r>
      <w:r w:rsidRPr="007D3D69">
        <w:rPr>
          <w:noProof/>
        </w:rPr>
        <w:t xml:space="preserve"> 22 (1): 4–37.</w:t>
      </w:r>
    </w:p>
    <w:p w14:paraId="704D3ABC"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Johansen, Kasper, Nicholas C. Coops, Sarah E. Gergel, and Yulia Stange. 2007. “Application of High Spatial Resolution Satellite Imagery for Riparian and Forest Ecosystem Classification.” </w:t>
      </w:r>
      <w:r w:rsidRPr="007D3D69">
        <w:rPr>
          <w:i/>
          <w:iCs/>
          <w:noProof/>
        </w:rPr>
        <w:t>Remote Sensing of Environment</w:t>
      </w:r>
      <w:r w:rsidRPr="007D3D69">
        <w:rPr>
          <w:noProof/>
        </w:rPr>
        <w:t xml:space="preserve"> 110 (1): 29–44. doi:10.1016/j.rse.2007.02.014.</w:t>
      </w:r>
    </w:p>
    <w:p w14:paraId="5DD33E7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Kauth, R. J., and G. S. Thomas. 1976. “The Tasselled Cap -- a Graphic Description of the Spectral-Temporal Development of Agricultural Crops as Seen by LANDSAT.” In </w:t>
      </w:r>
      <w:r w:rsidRPr="007D3D69">
        <w:rPr>
          <w:i/>
          <w:iCs/>
          <w:noProof/>
        </w:rPr>
        <w:t>Symposium on Machine Processing of Remotely Sensed Data</w:t>
      </w:r>
      <w:r w:rsidRPr="007D3D69">
        <w:rPr>
          <w:noProof/>
        </w:rPr>
        <w:t>, 4B41-4B51. Purdue University of West Lafayette, Indiana, USA: IEEE.</w:t>
      </w:r>
    </w:p>
    <w:p w14:paraId="0C118640"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7D3D69">
        <w:rPr>
          <w:i/>
          <w:iCs/>
          <w:noProof/>
        </w:rPr>
        <w:t>Remote Sensing of Environment</w:t>
      </w:r>
      <w:r w:rsidRPr="007D3D69">
        <w:rPr>
          <w:noProof/>
        </w:rPr>
        <w:t xml:space="preserve"> 75 (1). Elsevier: 100–112.</w:t>
      </w:r>
    </w:p>
    <w:p w14:paraId="1757FF3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Kollár, Szilvia, Zoltán Vekerdy, and Béla Márkus. 2013. “Aerial Image Classification for the Mapping of Riparian Vegetation Habitats.” </w:t>
      </w:r>
      <w:r w:rsidRPr="007D3D69">
        <w:rPr>
          <w:i/>
          <w:iCs/>
          <w:noProof/>
        </w:rPr>
        <w:t>Acta Silvatica et Lignaria Hungarica</w:t>
      </w:r>
      <w:r w:rsidRPr="007D3D69">
        <w:rPr>
          <w:noProof/>
        </w:rPr>
        <w:t xml:space="preserve"> 9 (1): 119–133. doi:10.2478/aslh-2013-0010.</w:t>
      </w:r>
    </w:p>
    <w:p w14:paraId="25E7DDFE"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Li, Zhengrong, Ross F. Hayward, Jinglan Zhang, Hang Jin, and Rodney A Walker. 2010. </w:t>
      </w:r>
      <w:r w:rsidRPr="007D3D69">
        <w:rPr>
          <w:noProof/>
        </w:rPr>
        <w:lastRenderedPageBreak/>
        <w:t xml:space="preserve">“Evaluation of Spectral and Texture Features for Object-Based Vegetation Species Classification Using Support Vector Machines.” In </w:t>
      </w:r>
      <w:r w:rsidRPr="007D3D69">
        <w:rPr>
          <w:i/>
          <w:iCs/>
          <w:noProof/>
        </w:rPr>
        <w:t>ISPRS TC VII Symposium – 100 Years ISPRS</w:t>
      </w:r>
      <w:r w:rsidRPr="007D3D69">
        <w:rPr>
          <w:noProof/>
        </w:rPr>
        <w:t>, edited by W Wagner and B Székely, XXXVIII:122–127. Vienna, Austria: IAPRS.</w:t>
      </w:r>
    </w:p>
    <w:p w14:paraId="4B3C2566"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Lu, Dengsheng. 2006. “The Potential and Challenge of Remote Sensing Based Biomass Estimation.” </w:t>
      </w:r>
      <w:r w:rsidRPr="007D3D69">
        <w:rPr>
          <w:i/>
          <w:iCs/>
          <w:noProof/>
        </w:rPr>
        <w:t>International Journal of Remote Sensing</w:t>
      </w:r>
      <w:r w:rsidRPr="007D3D69">
        <w:rPr>
          <w:noProof/>
        </w:rPr>
        <w:t xml:space="preserve"> 27 (7): 1297–1328. doi:10.1080/01431160500486732.</w:t>
      </w:r>
    </w:p>
    <w:p w14:paraId="5D73A8D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Ludwig, John A, James F Reynolds, and Paul D Whitson. 1975. “Size-Biomass Relationships of Several Chihuahuan Desert Shrubs.” </w:t>
      </w:r>
      <w:r w:rsidRPr="007D3D69">
        <w:rPr>
          <w:i/>
          <w:iCs/>
          <w:noProof/>
        </w:rPr>
        <w:t>American Midland Naturalist</w:t>
      </w:r>
      <w:r w:rsidRPr="007D3D69">
        <w:rPr>
          <w:noProof/>
        </w:rPr>
        <w:t xml:space="preserve"> 94 (2): 451–461.</w:t>
      </w:r>
    </w:p>
    <w:p w14:paraId="392265A7"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arais, C, Richard M. Cowling, and M Powell. 2009. “Establishing the Platform for a Carbon Sequestration Market in South Africa: The Working for Woodlands Subtropical Thicket Restoration Programme.” In </w:t>
      </w:r>
      <w:r w:rsidRPr="007D3D69">
        <w:rPr>
          <w:i/>
          <w:iCs/>
          <w:noProof/>
        </w:rPr>
        <w:t>XIII World Forestry Congress</w:t>
      </w:r>
      <w:r w:rsidRPr="007D3D69">
        <w:rPr>
          <w:noProof/>
        </w:rPr>
        <w:t>, 1–13. Buenos Aires, Argentina.</w:t>
      </w:r>
    </w:p>
    <w:p w14:paraId="77A28E0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ehner, Henny, Mark Cutler, David Fairbairn, and Gillian Thompson. 2004. “Remote Sensing of Upland Vegetation: The Potential of High Spatial Resolution Satellite Sensors.” </w:t>
      </w:r>
      <w:r w:rsidRPr="007D3D69">
        <w:rPr>
          <w:i/>
          <w:iCs/>
          <w:noProof/>
        </w:rPr>
        <w:t>Global Ecology and Biogeography</w:t>
      </w:r>
      <w:r w:rsidRPr="007D3D69">
        <w:rPr>
          <w:noProof/>
        </w:rPr>
        <w:t xml:space="preserve"> 13 (4): 359–369. doi:10.1111/j.1466-822X.2004.00096.x.</w:t>
      </w:r>
    </w:p>
    <w:p w14:paraId="3230BFD9"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lls, Anthony J., JN Blignaut, Richard M. Cowling, A Knipe, C Marais, S Marais, SM Pierce, M Powell, AM Sigwela, and A Skowno. 2010. </w:t>
      </w:r>
      <w:r w:rsidRPr="007D3D69">
        <w:rPr>
          <w:i/>
          <w:iCs/>
          <w:noProof/>
        </w:rPr>
        <w:t>Investing in Sustainability. Restoring Degraded Thicket, Creating Jobs, Capturing Carbon and Earning Green Credit.</w:t>
      </w:r>
      <w:r w:rsidRPr="007D3D69">
        <w:rPr>
          <w:noProof/>
        </w:rPr>
        <w:t xml:space="preserve"> </w:t>
      </w:r>
      <w:r w:rsidRPr="007D3D69">
        <w:rPr>
          <w:i/>
          <w:iCs/>
          <w:noProof/>
        </w:rPr>
        <w:t>Published by Climate Action Partnership, Cape Town, and Wilderness Foundation, Port Elizabeth</w:t>
      </w:r>
      <w:r w:rsidRPr="007D3D69">
        <w:rPr>
          <w:noProof/>
        </w:rPr>
        <w:t>. Series. Climate Action Partnership, Cape Town and Wilderness Foundation, Port Elizabeth.</w:t>
      </w:r>
    </w:p>
    <w:p w14:paraId="133CBEFA"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lls, Anthony J., and Richard M. Cowling. 2006. “Rate of Carbon Sequestration at Two Thicket Restoration Sites in the Eastern Cape, South Africa.” </w:t>
      </w:r>
      <w:r w:rsidRPr="007D3D69">
        <w:rPr>
          <w:i/>
          <w:iCs/>
          <w:noProof/>
        </w:rPr>
        <w:t>Restoration Ecology</w:t>
      </w:r>
      <w:r w:rsidRPr="007D3D69">
        <w:rPr>
          <w:noProof/>
        </w:rPr>
        <w:t xml:space="preserve"> 14 (1): 38–49.</w:t>
      </w:r>
    </w:p>
    <w:p w14:paraId="1C7739D0"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lls, Anthony J., and Richard M. Cowling. 2010. “Below-Ground Carbon Stocks in Intact and Transformed Subtropical Thicket Landscapes in Semi-Arid South Africa.” </w:t>
      </w:r>
      <w:r w:rsidRPr="007D3D69">
        <w:rPr>
          <w:i/>
          <w:iCs/>
          <w:noProof/>
        </w:rPr>
        <w:t>Journal of Arid Environments</w:t>
      </w:r>
      <w:r w:rsidRPr="007D3D69">
        <w:rPr>
          <w:noProof/>
        </w:rPr>
        <w:t xml:space="preserve"> 74 (1). Elsevier Ltd: 93–100. doi:10.1016/j.jaridenv.2009.07.002.</w:t>
      </w:r>
    </w:p>
    <w:p w14:paraId="24F1B4DC"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lls, Anthony J., Richard M. Cowling, MV Fey, GIH Kerley, JS Donaldson, AM Sigwela, A Skowno, and P Rundel. 2005. “Effects of Goat Pastoralism on Ecosystem Carbon Storage in Semiarid Thicket, Eastern Cape, South Africa.” </w:t>
      </w:r>
      <w:r w:rsidRPr="007D3D69">
        <w:rPr>
          <w:i/>
          <w:iCs/>
          <w:noProof/>
        </w:rPr>
        <w:t>Austral Ecology</w:t>
      </w:r>
      <w:r w:rsidRPr="007D3D69">
        <w:rPr>
          <w:noProof/>
        </w:rPr>
        <w:t xml:space="preserve"> 30: 797–804.</w:t>
      </w:r>
    </w:p>
    <w:p w14:paraId="67B41CA8"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lls, Anthony J., Jane K Turpie, Richard M. Cowling, C Marais, GIH Kerley, G Richard, AM Sigwela, and M Powell. 2007. “Assessing Costs, Benefits, and Feasibility of Restoring Natural Capital in Subtropical Thicket in South Africa.” In </w:t>
      </w:r>
      <w:r w:rsidRPr="007D3D69">
        <w:rPr>
          <w:i/>
          <w:iCs/>
          <w:noProof/>
        </w:rPr>
        <w:t>Restoring Natural Capital: Science, Business and Practice (The Science and Practice of Ecological Restoration Series)</w:t>
      </w:r>
      <w:r w:rsidRPr="007D3D69">
        <w:rPr>
          <w:noProof/>
        </w:rPr>
        <w:t>, edited by J Aronson, S Milton, and J Blignaut, 2:179–187. Washington DC: Island Press.</w:t>
      </w:r>
    </w:p>
    <w:p w14:paraId="03BC56D7"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ingguo, Zheng, Cai Qianguo, and Qin Mingzhou. 2009. “The Effect of Prior Probabilities in the Maximum Likelihood Classification on Individual Classes.” </w:t>
      </w:r>
      <w:r w:rsidRPr="007D3D69">
        <w:rPr>
          <w:i/>
          <w:iCs/>
          <w:noProof/>
        </w:rPr>
        <w:t>Photogrammetric Engineering &amp; Remote Sensing</w:t>
      </w:r>
      <w:r w:rsidRPr="007D3D69">
        <w:rPr>
          <w:noProof/>
        </w:rPr>
        <w:t>, IGARSS 2005 held 25-29 July, 75 (9). Seoul, South Korea: IEEE: 1109–1117. doi:10.14358/PERS.75.9.1109.</w:t>
      </w:r>
    </w:p>
    <w:p w14:paraId="6B5C289B"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Mustafa, Yaseen T, and Hindav N Habeeb. 2014. “Object Based Technique for Delineating and Mapping 15 Tree Species Using VHR WorldView-2 Imagery.” In </w:t>
      </w:r>
      <w:r w:rsidRPr="007D3D69">
        <w:rPr>
          <w:i/>
          <w:iCs/>
          <w:noProof/>
        </w:rPr>
        <w:t>Proc. SPIE</w:t>
      </w:r>
      <w:r w:rsidRPr="007D3D69">
        <w:rPr>
          <w:noProof/>
        </w:rPr>
        <w:t>, 9239:92390G–92390G–13. doi:10.1117/12.2067280.</w:t>
      </w:r>
    </w:p>
    <w:p w14:paraId="498EAC7B"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lastRenderedPageBreak/>
        <w:t xml:space="preserve">Myneni, R.B., F.G. Hall, P.J. Sellers, and A.L. Marshak. 1995. “The Interpretation of Spectral Vegetation Indexes.” </w:t>
      </w:r>
      <w:r w:rsidRPr="007D3D69">
        <w:rPr>
          <w:i/>
          <w:iCs/>
          <w:noProof/>
        </w:rPr>
        <w:t>IEEE Transactions on Geoscience and Remote Sensing</w:t>
      </w:r>
      <w:r w:rsidRPr="007D3D69">
        <w:rPr>
          <w:noProof/>
        </w:rPr>
        <w:t xml:space="preserve"> 33 (2): 481–486. doi:10.1109/36.377948.</w:t>
      </w:r>
    </w:p>
    <w:p w14:paraId="017BD35D"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OpenCV Development Team. 2014. “OpenCV Documentation.” </w:t>
      </w:r>
      <w:r w:rsidRPr="007D3D69">
        <w:rPr>
          <w:i/>
          <w:iCs/>
          <w:noProof/>
        </w:rPr>
        <w:t>Open Source Computer Vision Library</w:t>
      </w:r>
      <w:r w:rsidRPr="007D3D69">
        <w:rPr>
          <w:noProof/>
        </w:rPr>
        <w:t>. http://docs.opencv.org/.</w:t>
      </w:r>
    </w:p>
    <w:p w14:paraId="066840C0"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Ouyang, Zu-Tao, Mo-Qian Zhang, Xiao Xie, Qi Shen, Hai-Qiang Guo, and Bin Zhao. 2011. “A Comparison of Pixel-Based and Object-Oriented Approaches to VHR Imagery for Mapping Saltmarsh Plants.” </w:t>
      </w:r>
      <w:r w:rsidRPr="007D3D69">
        <w:rPr>
          <w:i/>
          <w:iCs/>
          <w:noProof/>
        </w:rPr>
        <w:t>Ecological Informatics</w:t>
      </w:r>
      <w:r w:rsidRPr="007D3D69">
        <w:rPr>
          <w:noProof/>
        </w:rPr>
        <w:t xml:space="preserve"> 6 (2). Elsevier B.V.: 136–146. doi:10.1016/j.ecoinf.2011.01.002.</w:t>
      </w:r>
    </w:p>
    <w:p w14:paraId="6888AE6F"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Powell, Michael John. 2009. “Restoration of Degraded Subtropical Thickets in the Baviaanskloof Megareserve, South Africa.” Rhodes University.</w:t>
      </w:r>
    </w:p>
    <w:p w14:paraId="5E98D5DC"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ahu, Barnali, and Debahuti Mishra. 2011. “A Novel Approach for Selecting Informative Genes from Gene Expression Data Using Signal-to-Noise Ratio and T-Statistics.” In </w:t>
      </w:r>
      <w:r w:rsidRPr="007D3D69">
        <w:rPr>
          <w:i/>
          <w:iCs/>
          <w:noProof/>
        </w:rPr>
        <w:t>2011 2nd International Conference on Computer and Communication Technology (ICCCT-2011)</w:t>
      </w:r>
      <w:r w:rsidRPr="007D3D69">
        <w:rPr>
          <w:noProof/>
        </w:rPr>
        <w:t>, 5–10. Allahabad, India: IEEE. doi:10.1109/ICCCT.2011.6075207.</w:t>
      </w:r>
    </w:p>
    <w:p w14:paraId="28514B57"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erra, Jean, and Pierre Soille, eds. 1994. “Mathematical Morphology and Its Applications to Image Processing.” In </w:t>
      </w:r>
      <w:r w:rsidRPr="007D3D69">
        <w:rPr>
          <w:i/>
          <w:iCs/>
          <w:noProof/>
        </w:rPr>
        <w:t>2nd International Symposium on Mathematical Morphology (ISMM’94)</w:t>
      </w:r>
      <w:r w:rsidRPr="007D3D69">
        <w:rPr>
          <w:noProof/>
        </w:rPr>
        <w:t>, 383. Computational Imaging and Vision. Kluwer Academic Publishers.</w:t>
      </w:r>
    </w:p>
    <w:p w14:paraId="51C40A18"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igwela, AM, GIH Kerley, Anthony J. Mills, and Richard M. Cowling. 2009. “The Impact of Browsing-Induced Degradation on the Reproduction of Subtropical Thicket Canopy Shrubs and Trees.” </w:t>
      </w:r>
      <w:r w:rsidRPr="007D3D69">
        <w:rPr>
          <w:i/>
          <w:iCs/>
          <w:noProof/>
        </w:rPr>
        <w:t>South African Journal of Botany</w:t>
      </w:r>
      <w:r w:rsidRPr="007D3D69">
        <w:rPr>
          <w:noProof/>
        </w:rPr>
        <w:t xml:space="preserve"> 75 (2). Elsevier B.V.: 262–267. doi:10.1016/j.sajb.2008.12.001.</w:t>
      </w:r>
    </w:p>
    <w:p w14:paraId="68C40B1D"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ingh, Minerva, Yadvinder Malhi, and Shonil Bhagwat. 2014. “Biomass Estimation of Mixed Forest Landscape Using a Fourier Transform Texture-Based Approach on Very-High-Resolution Optical Satellite Imagery.” </w:t>
      </w:r>
      <w:r w:rsidRPr="007D3D69">
        <w:rPr>
          <w:i/>
          <w:iCs/>
          <w:noProof/>
        </w:rPr>
        <w:t>International Journal of Remote Sensing</w:t>
      </w:r>
      <w:r w:rsidRPr="007D3D69">
        <w:rPr>
          <w:noProof/>
        </w:rPr>
        <w:t xml:space="preserve"> 35 (9): 3331–3349. doi:10.1080/01431161.2014.903441.</w:t>
      </w:r>
    </w:p>
    <w:p w14:paraId="43EB53EB"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trobl, Carolin, Anne-Laure Boulesteix, Thomas Kneib, Thomas Augustin, and Achim Zeileis. 2008. “Conditional Variable Importance for Random Forests.” </w:t>
      </w:r>
      <w:r w:rsidRPr="007D3D69">
        <w:rPr>
          <w:i/>
          <w:iCs/>
          <w:noProof/>
        </w:rPr>
        <w:t>BMC Bioinformatics</w:t>
      </w:r>
      <w:r w:rsidRPr="007D3D69">
        <w:rPr>
          <w:noProof/>
        </w:rPr>
        <w:t xml:space="preserve"> 9 (January): 307. doi:10.1186/1471-2105-9-307.</w:t>
      </w:r>
    </w:p>
    <w:p w14:paraId="35FF25EE"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7D3D69">
        <w:rPr>
          <w:i/>
          <w:iCs/>
          <w:noProof/>
        </w:rPr>
        <w:t>Forest Ecology and Management</w:t>
      </w:r>
      <w:r w:rsidRPr="007D3D69">
        <w:rPr>
          <w:noProof/>
        </w:rPr>
        <w:t xml:space="preserve"> 222 (1–3): 75–87. doi:10.1016/j.foreco.2005.10.014.</w:t>
      </w:r>
    </w:p>
    <w:p w14:paraId="185EE0D9"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Szekely, Gabor J., and Maria L. Rizzo. 2005. “Hierarchical Clustering via Joint between-within Distances: Extending Ward’s Minimum Variance Method.” </w:t>
      </w:r>
      <w:r w:rsidRPr="007D3D69">
        <w:rPr>
          <w:i/>
          <w:iCs/>
          <w:noProof/>
        </w:rPr>
        <w:t>Journal of Classification</w:t>
      </w:r>
      <w:r w:rsidRPr="007D3D69">
        <w:rPr>
          <w:noProof/>
        </w:rPr>
        <w:t xml:space="preserve"> 22 (2): 151–183. doi:10.1007/s00357-005-0012-9.</w:t>
      </w:r>
    </w:p>
    <w:p w14:paraId="0AE49FF4"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Thompson, Mark, Jan Vlok, Mathieu Rouget, M T Hoffman, and Richard M. Cowling. 2009. “Mapping Grazing-Induced Degradation in a Semi-Arid Environment: A Rapid and Cost Effective Approach for Assessment and Monitoring.” </w:t>
      </w:r>
      <w:r w:rsidRPr="007D3D69">
        <w:rPr>
          <w:i/>
          <w:iCs/>
          <w:noProof/>
        </w:rPr>
        <w:t>Environmental Management</w:t>
      </w:r>
      <w:r w:rsidRPr="007D3D69">
        <w:rPr>
          <w:noProof/>
        </w:rPr>
        <w:t xml:space="preserve"> 43: 585–596. doi:10.1007/s00267-008-9228-x.</w:t>
      </w:r>
    </w:p>
    <w:p w14:paraId="7FD9132D"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Tolosi, Laura, and Thomas Lengauer. 2011. “Classification with Correlated Features: Unreliability of Feature Ranking and Solutions.” </w:t>
      </w:r>
      <w:r w:rsidRPr="007D3D69">
        <w:rPr>
          <w:i/>
          <w:iCs/>
          <w:noProof/>
        </w:rPr>
        <w:t>Bioinformatics</w:t>
      </w:r>
      <w:r w:rsidRPr="007D3D69">
        <w:rPr>
          <w:noProof/>
        </w:rPr>
        <w:t xml:space="preserve"> 27 (14): 1986–1994. doi:10.1093/bioinformatics/btr300.</w:t>
      </w:r>
    </w:p>
    <w:p w14:paraId="45C1A6C0"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Trias-Sanz, Roger, Georges Stamon, and Jean Louchet. 2008. “Using Colour, Texture, and </w:t>
      </w:r>
      <w:r w:rsidRPr="007D3D69">
        <w:rPr>
          <w:noProof/>
        </w:rPr>
        <w:lastRenderedPageBreak/>
        <w:t xml:space="preserve">Hierarchial Segmentation for High-Resolution Remote Sensing.” </w:t>
      </w:r>
      <w:r w:rsidRPr="007D3D69">
        <w:rPr>
          <w:i/>
          <w:iCs/>
          <w:noProof/>
        </w:rPr>
        <w:t>ISPRS Journal of Photogrammetry and Remote Sensing</w:t>
      </w:r>
      <w:r w:rsidRPr="007D3D69">
        <w:rPr>
          <w:noProof/>
        </w:rPr>
        <w:t xml:space="preserve"> 63 (2): 156–168. doi:10.1016/j.isprsjprs.2007.08.005.</w:t>
      </w:r>
    </w:p>
    <w:p w14:paraId="3126E1E7"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Trimble. 2016. </w:t>
      </w:r>
      <w:r w:rsidRPr="007D3D69">
        <w:rPr>
          <w:i/>
          <w:iCs/>
          <w:noProof/>
        </w:rPr>
        <w:t>eCognition Developer User Guide</w:t>
      </w:r>
      <w:r w:rsidRPr="007D3D69">
        <w:rPr>
          <w:noProof/>
        </w:rPr>
        <w:t>.</w:t>
      </w:r>
    </w:p>
    <w:p w14:paraId="3BB51FB4"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van Luijk, G., R.M. Cowling, M.J.P.M. Riksen, and J. Glenday. 2013. “Hydrological Implications of Desertification: Degradation of South African Semi-Arid Subtropical Thicket.” </w:t>
      </w:r>
      <w:r w:rsidRPr="007D3D69">
        <w:rPr>
          <w:i/>
          <w:iCs/>
          <w:noProof/>
        </w:rPr>
        <w:t>Journal of Arid Environments</w:t>
      </w:r>
      <w:r w:rsidRPr="007D3D69">
        <w:rPr>
          <w:noProof/>
        </w:rPr>
        <w:t xml:space="preserve"> 91 (April). Elsevier Ltd: 14–21. doi:10.1016/j.jaridenv.2012.10.022.</w:t>
      </w:r>
    </w:p>
    <w:p w14:paraId="2E8E0C7E"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Vlok, Jan, Richard M. Cowling, and Trevor Wolf. 2005. </w:t>
      </w:r>
      <w:r w:rsidRPr="007D3D69">
        <w:rPr>
          <w:i/>
          <w:iCs/>
          <w:noProof/>
        </w:rPr>
        <w:t>A Vegetation Map for the Little Karoo</w:t>
      </w:r>
      <w:r w:rsidRPr="007D3D69">
        <w:rPr>
          <w:noProof/>
        </w:rPr>
        <w:t>. Unpublished maps and report for a SKEP project supported by CEPF grant no 1064410304.</w:t>
      </w:r>
    </w:p>
    <w:p w14:paraId="1A81F7EC"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Vyver, Marius L., Richard M. Cowling, Eileen E Campbell, and Mark Difford. 2012. “Active Restoration of Woody Canopy Dominants in Degraded South African Semi-Arid Thicket Is Neither Ecologically nor Economically Feasible.” </w:t>
      </w:r>
      <w:r w:rsidRPr="007D3D69">
        <w:rPr>
          <w:i/>
          <w:iCs/>
          <w:noProof/>
        </w:rPr>
        <w:t>Applied Vegetation Science</w:t>
      </w:r>
      <w:r w:rsidRPr="007D3D69">
        <w:rPr>
          <w:noProof/>
        </w:rPr>
        <w:t xml:space="preserve"> 15 (1): 26–34. doi:10.1111/j.1654-109X.2011.01162.x.</w:t>
      </w:r>
    </w:p>
    <w:p w14:paraId="0710CA6A" w14:textId="77777777" w:rsidR="007D3D69" w:rsidRPr="007D3D69" w:rsidRDefault="007D3D69" w:rsidP="007D3D69">
      <w:pPr>
        <w:widowControl w:val="0"/>
        <w:autoSpaceDE w:val="0"/>
        <w:autoSpaceDN w:val="0"/>
        <w:adjustRightInd w:val="0"/>
        <w:spacing w:before="100" w:after="100"/>
        <w:ind w:left="480" w:hanging="480"/>
        <w:rPr>
          <w:noProof/>
        </w:rPr>
      </w:pPr>
      <w:r w:rsidRPr="007D3D69">
        <w:rPr>
          <w:noProof/>
        </w:rPr>
        <w:t xml:space="preserve">Yousef, Malik, Segun Jung, Louise C Showe, and Michael K Showe. 2007. “Recursive Cluster Elimination (RCE) for Classification and Feature Selection from Gene Expression Data.” </w:t>
      </w:r>
      <w:r w:rsidRPr="007D3D69">
        <w:rPr>
          <w:i/>
          <w:iCs/>
          <w:noProof/>
        </w:rPr>
        <w:t>BMC Bioinformatics</w:t>
      </w:r>
      <w:r w:rsidRPr="007D3D69">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C53229" w14:textId="77777777" w:rsidR="007E54DC" w:rsidRDefault="007E54DC" w:rsidP="007C5F60">
      <w:r>
        <w:separator/>
      </w:r>
    </w:p>
  </w:endnote>
  <w:endnote w:type="continuationSeparator" w:id="0">
    <w:p w14:paraId="27677BA0" w14:textId="77777777" w:rsidR="007E54DC" w:rsidRDefault="007E54DC"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046186" w:rsidRDefault="00046186"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046186" w:rsidRDefault="00046186"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046186" w:rsidRPr="00921F50" w:rsidRDefault="00046186"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046186" w:rsidRDefault="00046186"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C171C" w14:textId="77777777" w:rsidR="007E54DC" w:rsidRDefault="007E54DC" w:rsidP="007C5F60">
      <w:r>
        <w:separator/>
      </w:r>
    </w:p>
  </w:footnote>
  <w:footnote w:type="continuationSeparator" w:id="0">
    <w:p w14:paraId="64EA470A" w14:textId="77777777" w:rsidR="007E54DC" w:rsidRDefault="007E54DC"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5496"/>
    <w:rsid w:val="003355AC"/>
    <w:rsid w:val="0033669F"/>
    <w:rsid w:val="003408CE"/>
    <w:rsid w:val="00341A97"/>
    <w:rsid w:val="00341FB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491E"/>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44C3"/>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37AA8"/>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44BA"/>
    <w:rsid w:val="007E54DC"/>
    <w:rsid w:val="007E661C"/>
    <w:rsid w:val="007E73AF"/>
    <w:rsid w:val="007F24BC"/>
    <w:rsid w:val="007F4261"/>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1060"/>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4CEAD-28DE-4B9A-B2CE-0A4AD9F23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0</TotalTime>
  <Pages>34</Pages>
  <Words>54133</Words>
  <Characters>308562</Characters>
  <Application>Microsoft Office Word</Application>
  <DocSecurity>0</DocSecurity>
  <Lines>2571</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2</cp:revision>
  <dcterms:created xsi:type="dcterms:W3CDTF">2018-01-21T12:21:00Z</dcterms:created>
  <dcterms:modified xsi:type="dcterms:W3CDTF">2018-01-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